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EBD05C" w14:textId="35A64276" w:rsidR="009D666F" w:rsidRPr="00BB6C9B" w:rsidRDefault="001636BA" w:rsidP="00A63DF7">
      <w:pPr>
        <w:tabs>
          <w:tab w:val="left" w:pos="1930"/>
        </w:tabs>
        <w:rPr>
          <w:b/>
          <w:i/>
        </w:rPr>
      </w:pPr>
      <w:r w:rsidRPr="00BB6C9B">
        <w:rPr>
          <w:rFonts w:eastAsia="MS Mincho" w:cs="Arial"/>
          <w:i/>
          <w:i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248AA39C" wp14:editId="56E2A440">
                <wp:simplePos x="0" y="0"/>
                <wp:positionH relativeFrom="margin">
                  <wp:align>right</wp:align>
                </wp:positionH>
                <wp:positionV relativeFrom="paragraph">
                  <wp:posOffset>0</wp:posOffset>
                </wp:positionV>
                <wp:extent cx="6638925" cy="1247775"/>
                <wp:effectExtent l="0" t="0" r="0" b="9525"/>
                <wp:wrapSquare wrapText="bothSides"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638925" cy="12477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00D25F6" w14:textId="075A2293" w:rsidR="001636BA" w:rsidRPr="003B45CD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b/>
                                <w:sz w:val="32"/>
                              </w:rPr>
                            </w:pPr>
                            <w:r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Sleepify: A system towards </w:t>
                            </w:r>
                            <w:r w:rsid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personalizing and </w:t>
                            </w:r>
                            <w:r w:rsidR="003B45CD"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  <w:lang w:val="en-GB"/>
                              </w:rPr>
                              <w:t>optimising</w:t>
                            </w:r>
                            <w:r w:rsid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 </w:t>
                            </w:r>
                            <w:r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>sleeping environments</w:t>
                            </w:r>
                          </w:p>
                          <w:p w14:paraId="2A3B8509" w14:textId="77777777" w:rsidR="001636BA" w:rsidRPr="005E0CB1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</w:pPr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 xml:space="preserve">Jeremy Chan, Tsz Ho </w:t>
                            </w:r>
                            <w:proofErr w:type="spellStart"/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>Ho</w:t>
                            </w:r>
                            <w:proofErr w:type="spellEnd"/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>, Dominic Kwok, Ho Shun Lo, Nathalie Wong</w:t>
                            </w:r>
                          </w:p>
                          <w:p w14:paraId="486B7174" w14:textId="77777777" w:rsidR="001636BA" w:rsidRPr="003B45CD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</w:pPr>
                            <w:r w:rsidRPr="003B45CD"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  <w:t>Department of Electrical and Electronic Engineering, Imperial College London, SW7 2AZ</w:t>
                            </w:r>
                            <w:r w:rsidRPr="003B45CD"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  <w:br/>
                              <w:t>Email: {jc4913, thh13, cyk113, hsl113, nw813}@ic.ac.uk</w:t>
                            </w:r>
                          </w:p>
                          <w:p w14:paraId="5584E50E" w14:textId="133BD72D" w:rsidR="001636BA" w:rsidRDefault="001636BA"/>
                          <w:p w14:paraId="79BA9D28" w14:textId="77777777" w:rsidR="003B0223" w:rsidRPr="003B45CD" w:rsidRDefault="003B022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48AA39C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471.55pt;margin-top:0;width:522.75pt;height:98.25pt;z-index:2516587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" filled="f" stroked="f">
                <v:textbox>
                  <w:txbxContent>
                    <w:p w14:paraId="700D25F6" w14:textId="075A2293" w:rsidR="001636BA" w:rsidRPr="003B45CD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b/>
                          <w:sz w:val="32"/>
                        </w:rPr>
                      </w:pPr>
                      <w:r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Sleepify: A system towards </w:t>
                      </w:r>
                      <w:r w:rsid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personalizing and </w:t>
                      </w:r>
                      <w:r w:rsidR="003B45CD"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  <w:lang w:val="en-GB"/>
                        </w:rPr>
                        <w:t>optimising</w:t>
                      </w:r>
                      <w:r w:rsid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 </w:t>
                      </w:r>
                      <w:r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>sleeping environments</w:t>
                      </w:r>
                    </w:p>
                    <w:p w14:paraId="2A3B8509" w14:textId="77777777" w:rsidR="001636BA" w:rsidRPr="005E0CB1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</w:pPr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 xml:space="preserve">Jeremy Chan, Tsz Ho </w:t>
                      </w:r>
                      <w:proofErr w:type="spellStart"/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>Ho</w:t>
                      </w:r>
                      <w:proofErr w:type="spellEnd"/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>, Dominic Kwok, Ho Shun Lo, Nathalie Wong</w:t>
                      </w:r>
                    </w:p>
                    <w:p w14:paraId="486B7174" w14:textId="77777777" w:rsidR="001636BA" w:rsidRPr="003B45CD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sz w:val="18"/>
                        </w:rPr>
                      </w:pPr>
                      <w:r w:rsidRPr="003B45CD">
                        <w:rPr>
                          <w:rFonts w:ascii="Adobe Garamond Pro" w:eastAsia="MS Mincho" w:hAnsi="Adobe Garamond Pro" w:cs="Arial"/>
                          <w:sz w:val="18"/>
                        </w:rPr>
                        <w:t>Department of Electrical and Electronic Engineering, Imperial College London, SW7 2AZ</w:t>
                      </w:r>
                      <w:r w:rsidRPr="003B45CD">
                        <w:rPr>
                          <w:rFonts w:ascii="Adobe Garamond Pro" w:eastAsia="MS Mincho" w:hAnsi="Adobe Garamond Pro" w:cs="Arial"/>
                          <w:sz w:val="18"/>
                        </w:rPr>
                        <w:br/>
                        <w:t>Email: {jc4913, thh13, cyk113, hsl113, nw813}@ic.ac.uk</w:t>
                      </w:r>
                    </w:p>
                    <w:p w14:paraId="5584E50E" w14:textId="133BD72D" w:rsidR="001636BA" w:rsidRDefault="001636BA"/>
                    <w:p w14:paraId="79BA9D28" w14:textId="77777777" w:rsidR="003B0223" w:rsidRPr="003B45CD" w:rsidRDefault="003B0223"/>
                  </w:txbxContent>
                </v:textbox>
                <w10:wrap type="square" anchorx="margin"/>
              </v:shape>
            </w:pict>
          </mc:Fallback>
        </mc:AlternateContent>
      </w:r>
      <w:r w:rsidR="008A55B5" w:rsidRPr="00BB6C9B">
        <w:rPr>
          <w:rFonts w:eastAsia="MS Mincho" w:cs="Arial"/>
          <w:i/>
          <w:iCs/>
        </w:rPr>
        <w:t>A</w:t>
      </w:r>
      <w:r w:rsidR="008A55B5" w:rsidRPr="00BB6C9B">
        <w:rPr>
          <w:rFonts w:eastAsia="MS Mincho" w:cs="Arial"/>
          <w:b/>
          <w:i/>
          <w:iCs/>
        </w:rPr>
        <w:t>bstract</w:t>
      </w:r>
      <w:r w:rsidR="008A55B5" w:rsidRPr="00BB6C9B">
        <w:rPr>
          <w:rFonts w:eastAsia="MS Mincho" w:cs="Arial"/>
          <w:b/>
          <w:i/>
        </w:rPr>
        <w:t>—</w:t>
      </w:r>
      <w:r w:rsidR="00BB6C9B" w:rsidRPr="00BB6C9B">
        <w:rPr>
          <w:rFonts w:eastAsia="MS Mincho" w:cs="Arial"/>
          <w:b/>
          <w:i/>
        </w:rPr>
        <w:t xml:space="preserve"> &lt;placeholder&gt;</w:t>
      </w:r>
      <w:r w:rsidR="00E53ED2" w:rsidRPr="00BB6C9B">
        <w:rPr>
          <w:b/>
          <w:i/>
        </w:rPr>
        <w:t xml:space="preserve"> </w:t>
      </w:r>
    </w:p>
    <w:p w14:paraId="7B090942" w14:textId="2958F77A" w:rsidR="00CB11CA" w:rsidRPr="00BB6C9B" w:rsidRDefault="00D81D49" w:rsidP="00BB6C9B">
      <w:pPr>
        <w:pStyle w:val="Heading1"/>
      </w:pPr>
      <w:r w:rsidRPr="00BB6C9B">
        <w:t xml:space="preserve"> Introduction</w:t>
      </w:r>
    </w:p>
    <w:p w14:paraId="67339FB8" w14:textId="77777777" w:rsidR="00BB6C9B" w:rsidRDefault="00CB11CA" w:rsidP="00BB6C9B">
      <w:r w:rsidRPr="00BB6C9B">
        <w:t xml:space="preserve">It is </w:t>
      </w:r>
    </w:p>
    <w:p w14:paraId="0EAF2214" w14:textId="180E75A5" w:rsidR="00BB6C9B" w:rsidRPr="00BB6C9B" w:rsidRDefault="00BB6C9B" w:rsidP="00BB6C9B"/>
    <w:p w14:paraId="30272200" w14:textId="0429B4ED" w:rsidR="008A55B5" w:rsidRPr="00BB6C9B" w:rsidRDefault="00293FEE" w:rsidP="00CB1404">
      <w:pPr>
        <w:pStyle w:val="Heading1"/>
      </w:pPr>
      <w:r w:rsidRPr="00BB6C9B">
        <w:t xml:space="preserve">Related </w:t>
      </w:r>
      <w:r w:rsidR="00CF4E91" w:rsidRPr="00BB6C9B">
        <w:t>Work</w:t>
      </w:r>
      <w:r w:rsidR="00CF74F1" w:rsidRPr="00BB6C9B">
        <w:t xml:space="preserve"> </w:t>
      </w:r>
    </w:p>
    <w:p w14:paraId="29070F8E" w14:textId="66612BCD" w:rsidR="00835F7A" w:rsidRPr="00BB6C9B" w:rsidRDefault="00835F7A" w:rsidP="00835F7A">
      <w:pPr>
        <w:pStyle w:val="Heading2"/>
        <w:rPr>
          <w:rFonts w:cs="Arial"/>
        </w:rPr>
      </w:pPr>
      <w:r w:rsidRPr="00BB6C9B">
        <w:rPr>
          <w:rFonts w:cs="Arial"/>
        </w:rPr>
        <w:t>Existing products</w:t>
      </w:r>
    </w:p>
    <w:p w14:paraId="623D2497" w14:textId="265E09B9" w:rsidR="008A1209" w:rsidRPr="00BB6C9B" w:rsidRDefault="00017766" w:rsidP="00A72ABC">
      <w:pPr>
        <w:rPr>
          <w:rFonts w:cs="Arial"/>
        </w:rPr>
      </w:pPr>
      <w:r w:rsidRPr="00BB6C9B">
        <w:rPr>
          <w:rFonts w:cs="Arial"/>
        </w:rPr>
        <w:t>There are many sleep trackers on the market that use a variety of ways to track sleep quality</w:t>
      </w:r>
      <w:r w:rsidR="00180E53" w:rsidRPr="00BB6C9B">
        <w:rPr>
          <w:rFonts w:cs="Arial"/>
        </w:rPr>
        <w:t>.</w:t>
      </w:r>
      <w:r w:rsidR="008A1209" w:rsidRPr="00BB6C9B">
        <w:rPr>
          <w:rFonts w:cs="Arial"/>
        </w:rPr>
        <w:t xml:space="preserve"> Most sleep trackers monitor the user’s different stage of sleeping, sleeping environment and provide sleep coaching advice.</w:t>
      </w:r>
      <w:r w:rsidRPr="00BB6C9B">
        <w:rPr>
          <w:rFonts w:cs="Arial"/>
        </w:rPr>
        <w:t xml:space="preserve"> </w:t>
      </w:r>
      <w:r w:rsidR="001E42A4" w:rsidRPr="00BB6C9B">
        <w:rPr>
          <w:rFonts w:cs="Arial"/>
        </w:rPr>
        <w:t xml:space="preserve"> Majority of the </w:t>
      </w:r>
      <w:r w:rsidR="00156CD6" w:rsidRPr="00BB6C9B">
        <w:rPr>
          <w:rFonts w:cs="Arial"/>
        </w:rPr>
        <w:t xml:space="preserve">trackers are found in the form of software application for iOS and Android. These applications </w:t>
      </w:r>
      <w:r w:rsidR="00180E53" w:rsidRPr="00BB6C9B">
        <w:rPr>
          <w:rFonts w:cs="Arial"/>
        </w:rPr>
        <w:t>use</w:t>
      </w:r>
      <w:r w:rsidR="009D122D" w:rsidRPr="00BB6C9B">
        <w:rPr>
          <w:rFonts w:cs="Arial"/>
        </w:rPr>
        <w:t xml:space="preserve"> the accelerometer found in smartphones to track body movement throughout the sleep cycle. Using this data, </w:t>
      </w:r>
      <w:r w:rsidR="000F4AFD" w:rsidRPr="00BB6C9B">
        <w:rPr>
          <w:rFonts w:cs="Arial"/>
        </w:rPr>
        <w:t>“</w:t>
      </w:r>
      <w:r w:rsidR="009D122D" w:rsidRPr="00BB6C9B">
        <w:rPr>
          <w:rFonts w:cs="Arial"/>
        </w:rPr>
        <w:t>Sleep Cycle</w:t>
      </w:r>
      <w:r w:rsidR="000F4AFD" w:rsidRPr="00BB6C9B">
        <w:rPr>
          <w:rFonts w:cs="Arial"/>
        </w:rPr>
        <w:t>”</w:t>
      </w:r>
      <w:r w:rsidR="009D122D" w:rsidRPr="00BB6C9B">
        <w:rPr>
          <w:rFonts w:cs="Arial"/>
        </w:rPr>
        <w:t xml:space="preserve"> wakes the user up during the lightest sleep phase, preventing the feeling of tiredness in the morning. In addition to the accelerometer, </w:t>
      </w:r>
      <w:r w:rsidR="000F4AFD" w:rsidRPr="00BB6C9B">
        <w:rPr>
          <w:rFonts w:cs="Arial"/>
        </w:rPr>
        <w:t>“</w:t>
      </w:r>
      <w:r w:rsidR="00180E53" w:rsidRPr="00BB6C9B">
        <w:rPr>
          <w:rFonts w:cs="Arial"/>
        </w:rPr>
        <w:t>Sleep as Android</w:t>
      </w:r>
      <w:r w:rsidR="000F4AFD" w:rsidRPr="00BB6C9B">
        <w:rPr>
          <w:rFonts w:cs="Arial"/>
        </w:rPr>
        <w:t>”</w:t>
      </w:r>
      <w:r w:rsidR="00180E53" w:rsidRPr="00BB6C9B">
        <w:rPr>
          <w:rFonts w:cs="Arial"/>
        </w:rPr>
        <w:t xml:space="preserve"> </w:t>
      </w:r>
      <w:r w:rsidR="00180E53"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p8h3jni1h","properties":{"formattedCitation":"[1]","plainCitation":"[1]"},"citationItems":[{"id":119,"uris":["http://zotero.org/users/2475447/items/D9NAM5G5"],"uri":["http://zotero.org/users/2475447/items/D9NAM5G5"],"itemData":{"id":119,"type":"book","title":"Sleep as Android Unlock","publisher":"Urbandroid Team","source":"Google Play","medium":"Android","abstract":"Unlocks the \"Sleep as Android\" application - the alarm clock with sleep cycle tracker. This is not a subscription but a lifetime license. Install this \"Unlock\" and enjoy all features.Sleep as Android is a smart alarm clock with sleep cycle tracking. Wakes you gently in optimal moment for pleasant mornings. Features: - Sleep cycle tracking with smart wake up- Sleep graph history- Google Fit, S Health- Pebble, Android Wear, Galaxy Gear - Sleep deficit, deep sleep and snoring statistics- Social sharing (FaceBook, Twitter)- Gentle volume nature sound alarms (birds, sea, storm...)- Music playlists from alarm- Nature sound lullabies with binaural tones for fast fall asleep- Never over sleep again with CAPTCHA wake up verification (Math, Sheep counting, Phone shaking, Bathroom QR code or NFC tag scanning...)- Sleep talk recording, snoring detection and anti-snoring- Jet lag preventionMore features waiting for you to explore!Permissions explainedhttp://sleep.urbandroid.org/documentation/permissions/Quick starthttp://sleep.urbandroid.org/documentation/getting-started/Documentationhttp://sleep.urbandroid.org/documentation/FAQ:http://sleep.urbandroid.org/documentation/faq/","URL":"https://play.google.com/store/apps/details?id=com.northcube.sleepcycle&amp;hl=en_GB","author":[{"family":"Team","given":"Urbandroid"}],"issued":{"date-parts":[["2016",8,6]]},"accessed":{"date-parts":[["2017",2,1]]}}}],"schema":"https://github.com/citation-style-language/schema/raw/master/csl-citation.json"} </w:instrText>
      </w:r>
      <w:r w:rsidR="00180E53" w:rsidRPr="00BB6C9B">
        <w:rPr>
          <w:rFonts w:cs="Arial"/>
        </w:rPr>
        <w:fldChar w:fldCharType="separate"/>
      </w:r>
      <w:r w:rsidR="00BB6C9B" w:rsidRPr="00BB6C9B">
        <w:t>[1]</w:t>
      </w:r>
      <w:r w:rsidR="00180E53" w:rsidRPr="00BB6C9B">
        <w:rPr>
          <w:rFonts w:cs="Arial"/>
        </w:rPr>
        <w:fldChar w:fldCharType="end"/>
      </w:r>
      <w:r w:rsidR="00180E53" w:rsidRPr="00BB6C9B">
        <w:rPr>
          <w:rFonts w:cs="Arial"/>
        </w:rPr>
        <w:t xml:space="preserve"> </w:t>
      </w:r>
      <w:r w:rsidR="009D122D" w:rsidRPr="00BB6C9B">
        <w:rPr>
          <w:rFonts w:cs="Arial"/>
        </w:rPr>
        <w:t xml:space="preserve">records audio through </w:t>
      </w:r>
      <w:r w:rsidR="00D46EC8" w:rsidRPr="00BB6C9B">
        <w:rPr>
          <w:rFonts w:cs="Arial"/>
        </w:rPr>
        <w:t>t</w:t>
      </w:r>
      <w:r w:rsidR="009D122D" w:rsidRPr="00BB6C9B">
        <w:rPr>
          <w:rFonts w:cs="Arial"/>
        </w:rPr>
        <w:t xml:space="preserve">he microphone to detect snoring, speech, and ambient noise. This can be played back to the user the following morning, and can be a good indicator of sleep disturbances and stress </w:t>
      </w:r>
      <w:r w:rsidR="009D122D"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2dv2r4o9d6","properties":{"formattedCitation":"[2]","plainCitation":"[2]"},"citationItems":[{"id":144,"uris":["http://zotero.org/users/2475447/items/JCKTZIQN"],"uri":["http://zotero.org/users/2475447/items/JCKTZIQN"],"itemData":{"id":144,"type":"article-journal","title":"Sleep disturbances and psychiatric disorders associated with posttraumatic stress disorder in the general population","container-title":"Comprehensive Psychiatry","page":"469-478","volume":"41","issue":"6","source":"CrossRef","DOI":"10.1053/comp.2000.16568","ISSN":"0010440X","language":"en","author":[{"family":"Ohayon","given":"Maurice M."},{"family":"Shapiro","given":"Colin M."}],"issued":{"date-parts":[["2000",11]]}}}],"schema":"https://github.com/citation-style-language/schema/raw/master/csl-citation.json"} </w:instrText>
      </w:r>
      <w:r w:rsidR="009D122D" w:rsidRPr="00BB6C9B">
        <w:rPr>
          <w:rFonts w:cs="Arial"/>
        </w:rPr>
        <w:fldChar w:fldCharType="separate"/>
      </w:r>
      <w:r w:rsidR="00BB6C9B" w:rsidRPr="00BB6C9B">
        <w:t>[2]</w:t>
      </w:r>
      <w:r w:rsidR="009D122D" w:rsidRPr="00BB6C9B">
        <w:rPr>
          <w:rFonts w:cs="Arial"/>
        </w:rPr>
        <w:fldChar w:fldCharType="end"/>
      </w:r>
      <w:r w:rsidR="009D122D" w:rsidRPr="00BB6C9B">
        <w:rPr>
          <w:rFonts w:cs="Arial"/>
        </w:rPr>
        <w:t>.</w:t>
      </w:r>
      <w:r w:rsidR="008A1209" w:rsidRPr="00BB6C9B">
        <w:rPr>
          <w:rFonts w:cs="Arial"/>
        </w:rPr>
        <w:t xml:space="preserve"> Additionally, som</w:t>
      </w:r>
      <w:r w:rsidR="009C1D34" w:rsidRPr="00BB6C9B">
        <w:rPr>
          <w:rFonts w:cs="Arial"/>
        </w:rPr>
        <w:t xml:space="preserve">e </w:t>
      </w:r>
      <w:r w:rsidR="0057403C" w:rsidRPr="00BB6C9B">
        <w:rPr>
          <w:rFonts w:cs="Arial"/>
        </w:rPr>
        <w:t>applications</w:t>
      </w:r>
      <w:r w:rsidR="009C1D34" w:rsidRPr="00BB6C9B">
        <w:rPr>
          <w:rFonts w:cs="Arial"/>
        </w:rPr>
        <w:t xml:space="preserve"> also include the feature of playing soothing sound or music to make the user fall asleep peacefully. </w:t>
      </w:r>
    </w:p>
    <w:p w14:paraId="3E207854" w14:textId="0345B8EA" w:rsidR="008A1209" w:rsidRPr="00BB6C9B" w:rsidRDefault="008A1209" w:rsidP="00A72ABC">
      <w:pPr>
        <w:rPr>
          <w:rFonts w:cs="Arial"/>
        </w:rPr>
      </w:pPr>
    </w:p>
    <w:p w14:paraId="6297D3D5" w14:textId="7FD0818B" w:rsidR="009C1D34" w:rsidRPr="00BB6C9B" w:rsidRDefault="008A1209" w:rsidP="00A72ABC">
      <w:pPr>
        <w:rPr>
          <w:rFonts w:cs="Arial"/>
        </w:rPr>
      </w:pPr>
      <w:r w:rsidRPr="00BB6C9B">
        <w:rPr>
          <w:rFonts w:cs="Arial"/>
        </w:rPr>
        <w:t xml:space="preserve">Hardware sleep trackers such as </w:t>
      </w:r>
      <w:r w:rsidR="009C1D34" w:rsidRPr="00BB6C9B">
        <w:rPr>
          <w:rFonts w:cs="Arial"/>
        </w:rPr>
        <w:t>“S+ By ResMed personal sleep solution”</w:t>
      </w:r>
      <w:r w:rsidRPr="00BB6C9B">
        <w:rPr>
          <w:rFonts w:cs="Arial"/>
        </w:rPr>
        <w:t xml:space="preserve"> contain even more features, such as synchronizing</w:t>
      </w:r>
      <w:r w:rsidR="009C1D34" w:rsidRPr="00BB6C9B">
        <w:rPr>
          <w:rFonts w:cs="Arial"/>
        </w:rPr>
        <w:t xml:space="preserve"> the output music with the respiratory pattern of the user to provide a calming effect</w:t>
      </w:r>
      <w:r w:rsidRPr="00BB6C9B">
        <w:rPr>
          <w:rFonts w:cs="Arial"/>
        </w:rPr>
        <w:t xml:space="preserve"> </w:t>
      </w:r>
      <w:r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f8tuo85p2","properties":{"formattedCitation":"[3]","plainCitation":"[3]"},"citationItems":[{"id":151,"uris":["http://zotero.org/users/2475447/items/Z36EZ33R"],"uri":["http://zotero.org/users/2475447/items/Z36EZ33R"],"itemData":{"id":151,"type":"webpage","title":"S+ by ResMed","URL":"https://sleep.mysplus.com/","accessed":{"date-parts":[["2017",2,1]]}}}],"schema":"https://github.com/citation-style-language/schema/raw/master/csl-citation.json"} </w:instrText>
      </w:r>
      <w:r w:rsidRPr="00BB6C9B">
        <w:rPr>
          <w:rFonts w:cs="Arial"/>
        </w:rPr>
        <w:fldChar w:fldCharType="separate"/>
      </w:r>
      <w:r w:rsidR="00BB6C9B" w:rsidRPr="00BB6C9B">
        <w:t>[3]</w:t>
      </w:r>
      <w:r w:rsidRPr="00BB6C9B">
        <w:rPr>
          <w:rFonts w:cs="Arial"/>
        </w:rPr>
        <w:fldChar w:fldCharType="end"/>
      </w:r>
      <w:r w:rsidR="009C1D34" w:rsidRPr="00BB6C9B">
        <w:rPr>
          <w:rFonts w:cs="Arial"/>
        </w:rPr>
        <w:t>. An</w:t>
      </w:r>
      <w:r w:rsidRPr="00BB6C9B">
        <w:rPr>
          <w:rFonts w:cs="Arial"/>
        </w:rPr>
        <w:t>other</w:t>
      </w:r>
      <w:r w:rsidR="009C1D34" w:rsidRPr="00BB6C9B">
        <w:rPr>
          <w:rFonts w:cs="Arial"/>
        </w:rPr>
        <w:t xml:space="preserve"> interesting feature by “Aura Smart Sleep system” </w:t>
      </w:r>
      <w:r w:rsidRPr="00BB6C9B">
        <w:rPr>
          <w:rFonts w:cs="Arial"/>
        </w:rPr>
        <w:t>includes</w:t>
      </w:r>
      <w:r w:rsidR="009C1D34" w:rsidRPr="00BB6C9B">
        <w:rPr>
          <w:rFonts w:cs="Arial"/>
        </w:rPr>
        <w:t xml:space="preserve"> a red light to induce the user into sleep</w:t>
      </w:r>
      <w:r w:rsidRPr="00BB6C9B">
        <w:rPr>
          <w:rFonts w:cs="Arial"/>
        </w:rPr>
        <w:t xml:space="preserve"> </w:t>
      </w:r>
      <w:r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1nc4r75407","properties":{"formattedCitation":"[4]","plainCitation":"[4]"},"citationItems":[{"id":153,"uris":["http://zotero.org/users/2475447/items/X2CHIGDC"],"uri":["http://zotero.org/users/2475447/items/X2CHIGDC"],"itemData":{"id":153,"type":"webpage","title":"Withings","abstract":"Inspire Health.","URL":"https://www.withings.com/uk/en/products/aura","accessed":{"date-parts":[["2017",2,1]]}}}],"schema":"https://github.com/citation-style-language/schema/raw/master/csl-citation.json"} </w:instrText>
      </w:r>
      <w:r w:rsidRPr="00BB6C9B">
        <w:rPr>
          <w:rFonts w:cs="Arial"/>
        </w:rPr>
        <w:fldChar w:fldCharType="separate"/>
      </w:r>
      <w:r w:rsidR="00BB6C9B" w:rsidRPr="00BB6C9B">
        <w:t>[4]</w:t>
      </w:r>
      <w:r w:rsidRPr="00BB6C9B">
        <w:rPr>
          <w:rFonts w:cs="Arial"/>
        </w:rPr>
        <w:fldChar w:fldCharType="end"/>
      </w:r>
      <w:r w:rsidR="009C1D34" w:rsidRPr="00BB6C9B">
        <w:rPr>
          <w:rFonts w:cs="Arial"/>
        </w:rPr>
        <w:t xml:space="preserve">. “Sense” has a slow wake up light alarm to </w:t>
      </w:r>
      <w:r w:rsidR="00104FC0" w:rsidRPr="00BB6C9B">
        <w:rPr>
          <w:rFonts w:cs="Arial"/>
        </w:rPr>
        <w:t xml:space="preserve">gradually </w:t>
      </w:r>
      <w:r w:rsidR="009C1D34" w:rsidRPr="00BB6C9B">
        <w:rPr>
          <w:rFonts w:cs="Arial"/>
        </w:rPr>
        <w:t xml:space="preserve">wake the user up. </w:t>
      </w:r>
      <w:r w:rsidR="00104FC0" w:rsidRPr="00BB6C9B">
        <w:rPr>
          <w:rFonts w:cs="Arial"/>
        </w:rPr>
        <w:t xml:space="preserve">Most of the </w:t>
      </w:r>
      <w:proofErr w:type="gramStart"/>
      <w:r w:rsidR="00104FC0" w:rsidRPr="00BB6C9B">
        <w:rPr>
          <w:rFonts w:cs="Arial"/>
        </w:rPr>
        <w:t>aforementioned also</w:t>
      </w:r>
      <w:proofErr w:type="gramEnd"/>
      <w:r w:rsidR="00104FC0" w:rsidRPr="00BB6C9B">
        <w:rPr>
          <w:rFonts w:cs="Arial"/>
        </w:rPr>
        <w:t xml:space="preserve"> </w:t>
      </w:r>
      <w:r w:rsidR="009C1D34" w:rsidRPr="00BB6C9B">
        <w:rPr>
          <w:rFonts w:cs="Arial"/>
        </w:rPr>
        <w:t>have questionnaire</w:t>
      </w:r>
      <w:r w:rsidR="00104FC0" w:rsidRPr="00BB6C9B">
        <w:rPr>
          <w:rFonts w:cs="Arial"/>
        </w:rPr>
        <w:t>s</w:t>
      </w:r>
      <w:r w:rsidR="009C1D34" w:rsidRPr="00BB6C9B">
        <w:rPr>
          <w:rFonts w:cs="Arial"/>
        </w:rPr>
        <w:t xml:space="preserve"> for the user to record their daily behavior to help analyze their sleeping pattern.</w:t>
      </w:r>
    </w:p>
    <w:p w14:paraId="75A67D73" w14:textId="0DB2096D" w:rsidR="009C1D34" w:rsidRPr="00BB6C9B" w:rsidRDefault="009C1D34" w:rsidP="009C1D34">
      <w:pPr>
        <w:ind w:firstLine="720"/>
        <w:rPr>
          <w:rFonts w:cs="Arial"/>
        </w:rPr>
      </w:pPr>
    </w:p>
    <w:p w14:paraId="0F279446" w14:textId="39F9A66A" w:rsidR="009C1D34" w:rsidRPr="00BB6C9B" w:rsidRDefault="009C1D34" w:rsidP="00A72ABC">
      <w:pPr>
        <w:rPr>
          <w:rFonts w:cs="Arial"/>
        </w:rPr>
      </w:pPr>
      <w:r w:rsidRPr="00BB6C9B">
        <w:rPr>
          <w:rFonts w:cs="Arial"/>
        </w:rPr>
        <w:t>However, some of the down side</w:t>
      </w:r>
      <w:r w:rsidR="00104FC0" w:rsidRPr="00BB6C9B">
        <w:rPr>
          <w:rFonts w:cs="Arial"/>
        </w:rPr>
        <w:t>s</w:t>
      </w:r>
      <w:r w:rsidRPr="00BB6C9B">
        <w:rPr>
          <w:rFonts w:cs="Arial"/>
        </w:rPr>
        <w:t xml:space="preserve"> of these app</w:t>
      </w:r>
      <w:r w:rsidR="00B24860" w:rsidRPr="00BB6C9B">
        <w:rPr>
          <w:rFonts w:cs="Arial"/>
        </w:rPr>
        <w:t>lication</w:t>
      </w:r>
      <w:r w:rsidR="00104FC0" w:rsidRPr="00BB6C9B">
        <w:rPr>
          <w:rFonts w:cs="Arial"/>
        </w:rPr>
        <w:t>s</w:t>
      </w:r>
      <w:r w:rsidRPr="00BB6C9B">
        <w:rPr>
          <w:rFonts w:cs="Arial"/>
        </w:rPr>
        <w:t xml:space="preserve"> include inaccuracy in telling whether the</w:t>
      </w:r>
      <w:r w:rsidR="00104FC0" w:rsidRPr="00BB6C9B">
        <w:rPr>
          <w:rFonts w:cs="Arial"/>
        </w:rPr>
        <w:t xml:space="preserve"> user is just lying in bed or</w:t>
      </w:r>
      <w:r w:rsidRPr="00BB6C9B">
        <w:rPr>
          <w:rFonts w:cs="Arial"/>
        </w:rPr>
        <w:t xml:space="preserve"> </w:t>
      </w:r>
      <w:proofErr w:type="gramStart"/>
      <w:r w:rsidRPr="00BB6C9B">
        <w:rPr>
          <w:rFonts w:cs="Arial"/>
        </w:rPr>
        <w:t>actually sleeping</w:t>
      </w:r>
      <w:proofErr w:type="gramEnd"/>
      <w:r w:rsidRPr="00BB6C9B">
        <w:rPr>
          <w:rFonts w:cs="Arial"/>
        </w:rPr>
        <w:t xml:space="preserve">. </w:t>
      </w:r>
      <w:r w:rsidR="00104FC0" w:rsidRPr="00BB6C9B">
        <w:rPr>
          <w:rFonts w:cs="Arial"/>
        </w:rPr>
        <w:t>Some</w:t>
      </w:r>
      <w:r w:rsidRPr="00BB6C9B">
        <w:rPr>
          <w:rFonts w:cs="Arial"/>
        </w:rPr>
        <w:t xml:space="preserve"> drain the battery of both the device </w:t>
      </w:r>
      <w:r w:rsidR="00104FC0" w:rsidRPr="00BB6C9B">
        <w:rPr>
          <w:rFonts w:cs="Arial"/>
        </w:rPr>
        <w:t>or</w:t>
      </w:r>
      <w:r w:rsidRPr="00BB6C9B">
        <w:rPr>
          <w:rFonts w:cs="Arial"/>
        </w:rPr>
        <w:t xml:space="preserve"> the phone quickly. Some of the </w:t>
      </w:r>
      <w:r w:rsidR="00D575EB" w:rsidRPr="00BB6C9B">
        <w:rPr>
          <w:rFonts w:cs="Arial"/>
        </w:rPr>
        <w:t>applications</w:t>
      </w:r>
      <w:r w:rsidRPr="00BB6C9B">
        <w:rPr>
          <w:rFonts w:cs="Arial"/>
        </w:rPr>
        <w:t xml:space="preserve"> </w:t>
      </w:r>
      <w:r w:rsidR="00104FC0" w:rsidRPr="00BB6C9B">
        <w:rPr>
          <w:rFonts w:cs="Arial"/>
        </w:rPr>
        <w:t xml:space="preserve">lack a </w:t>
      </w:r>
      <w:r w:rsidRPr="00BB6C9B">
        <w:rPr>
          <w:rFonts w:cs="Arial"/>
        </w:rPr>
        <w:t xml:space="preserve">snooze alarm function. </w:t>
      </w:r>
    </w:p>
    <w:p w14:paraId="7C6FFFB1" w14:textId="7E69F46C" w:rsidR="009C1D34" w:rsidRPr="00BB6C9B" w:rsidRDefault="009C1D34" w:rsidP="009C1D34">
      <w:pPr>
        <w:ind w:firstLine="720"/>
        <w:rPr>
          <w:rFonts w:cs="Arial"/>
        </w:rPr>
      </w:pPr>
    </w:p>
    <w:p w14:paraId="238E3ED5" w14:textId="7C72C9CA" w:rsidR="00835F7A" w:rsidRDefault="009C1D34" w:rsidP="00A317EB">
      <w:pPr>
        <w:rPr>
          <w:rFonts w:cs="Arial"/>
        </w:rPr>
      </w:pPr>
      <w:r w:rsidRPr="00BB6C9B">
        <w:rPr>
          <w:rFonts w:cs="Arial"/>
        </w:rPr>
        <w:t xml:space="preserve">Sleepify has </w:t>
      </w:r>
      <w:proofErr w:type="gramStart"/>
      <w:r w:rsidRPr="00BB6C9B">
        <w:rPr>
          <w:rFonts w:cs="Arial"/>
        </w:rPr>
        <w:t>taken into account</w:t>
      </w:r>
      <w:proofErr w:type="gramEnd"/>
      <w:r w:rsidRPr="00BB6C9B">
        <w:rPr>
          <w:rFonts w:cs="Arial"/>
        </w:rPr>
        <w:t xml:space="preserve"> the pros and cons of these existin</w:t>
      </w:r>
      <w:r w:rsidR="00104FC0" w:rsidRPr="00BB6C9B">
        <w:rPr>
          <w:rFonts w:cs="Arial"/>
        </w:rPr>
        <w:t>g sleep trackers in the market when prioritizing its aims</w:t>
      </w:r>
      <w:r w:rsidRPr="00BB6C9B">
        <w:rPr>
          <w:rFonts w:cs="Arial"/>
        </w:rPr>
        <w:t xml:space="preserve">. In addition to the generic functions such as sleep coaching advice and sleep environment monitoring, it has taken an active role to </w:t>
      </w:r>
      <w:r w:rsidR="00104FC0" w:rsidRPr="00BB6C9B">
        <w:rPr>
          <w:rFonts w:cs="Arial"/>
        </w:rPr>
        <w:t>provide a novel edge t</w:t>
      </w:r>
      <w:r w:rsidR="008061F9" w:rsidRPr="00BB6C9B">
        <w:rPr>
          <w:rFonts w:cs="Arial"/>
        </w:rPr>
        <w:t>o sleep tracking -</w:t>
      </w:r>
      <w:r w:rsidR="00104FC0" w:rsidRPr="00BB6C9B">
        <w:rPr>
          <w:rFonts w:cs="Arial"/>
        </w:rPr>
        <w:t xml:space="preserve"> </w:t>
      </w:r>
      <w:r w:rsidRPr="00BB6C9B">
        <w:rPr>
          <w:rFonts w:cs="Arial"/>
        </w:rPr>
        <w:t>adjust</w:t>
      </w:r>
      <w:r w:rsidR="00104FC0" w:rsidRPr="00BB6C9B">
        <w:rPr>
          <w:rFonts w:cs="Arial"/>
        </w:rPr>
        <w:t>ing</w:t>
      </w:r>
      <w:r w:rsidRPr="00BB6C9B">
        <w:rPr>
          <w:rFonts w:cs="Arial"/>
        </w:rPr>
        <w:t xml:space="preserve"> the sleeping environment. </w:t>
      </w:r>
      <w:r w:rsidR="008061F9" w:rsidRPr="00BB6C9B">
        <w:rPr>
          <w:rFonts w:cs="Arial"/>
        </w:rPr>
        <w:t>Sleepify analyses</w:t>
      </w:r>
      <w:r w:rsidRPr="00BB6C9B">
        <w:rPr>
          <w:rFonts w:cs="Arial"/>
        </w:rPr>
        <w:t xml:space="preserve"> the best sleeping temperature and connect</w:t>
      </w:r>
      <w:r w:rsidR="008061F9" w:rsidRPr="00BB6C9B">
        <w:rPr>
          <w:rFonts w:cs="Arial"/>
        </w:rPr>
        <w:t>s</w:t>
      </w:r>
      <w:r w:rsidRPr="00BB6C9B">
        <w:rPr>
          <w:rFonts w:cs="Arial"/>
        </w:rPr>
        <w:t xml:space="preserve"> to </w:t>
      </w:r>
      <w:r w:rsidR="008061F9" w:rsidRPr="00BB6C9B">
        <w:rPr>
          <w:rFonts w:cs="Arial"/>
        </w:rPr>
        <w:t>smart heating devices</w:t>
      </w:r>
      <w:r w:rsidRPr="00BB6C9B">
        <w:rPr>
          <w:rFonts w:cs="Arial"/>
        </w:rPr>
        <w:t xml:space="preserve"> to adjust the optimum sleeping temperature automatically. </w:t>
      </w:r>
      <w:r w:rsidR="008061F9" w:rsidRPr="00BB6C9B">
        <w:rPr>
          <w:rFonts w:cs="Arial"/>
        </w:rPr>
        <w:t>M</w:t>
      </w:r>
      <w:r w:rsidRPr="00BB6C9B">
        <w:rPr>
          <w:rFonts w:cs="Arial"/>
        </w:rPr>
        <w:t xml:space="preserve">anually changing the start time of the sleep record would also be enabled to prevent the problem of false sleep detection. </w:t>
      </w:r>
    </w:p>
    <w:p w14:paraId="5AB447A9" w14:textId="67EFA385" w:rsidR="00BB6C9B" w:rsidRDefault="00BB6C9B" w:rsidP="00A317EB">
      <w:pPr>
        <w:rPr>
          <w:rFonts w:cs="Arial"/>
        </w:rPr>
      </w:pPr>
    </w:p>
    <w:p w14:paraId="1D31A2D6" w14:textId="77777777" w:rsidR="00BB6C9B" w:rsidRPr="00BB6C9B" w:rsidRDefault="00BB6C9B" w:rsidP="00BB6C9B">
      <w:pPr>
        <w:pStyle w:val="Heading1"/>
      </w:pPr>
      <w:r w:rsidRPr="00BB6C9B">
        <w:t>Hypothesis</w:t>
      </w:r>
    </w:p>
    <w:p w14:paraId="1440A67D" w14:textId="77777777" w:rsidR="00BB6C9B" w:rsidRPr="00BB6C9B" w:rsidRDefault="00BB6C9B" w:rsidP="00BB6C9B">
      <w:pPr>
        <w:pStyle w:val="BodyText"/>
        <w:tabs>
          <w:tab w:val="clear" w:pos="288"/>
          <w:tab w:val="left" w:pos="0"/>
          <w:tab w:val="left" w:pos="1134"/>
        </w:tabs>
        <w:ind w:firstLine="0"/>
        <w:rPr>
          <w:rFonts w:cs="Arial"/>
        </w:rPr>
      </w:pPr>
      <w:r w:rsidRPr="00BB6C9B">
        <w:rPr>
          <w:rFonts w:cs="Arial"/>
        </w:rPr>
        <w:t xml:space="preserve">This project aims to provide a better sleeping experience overall from having the room temperature automatically adjust to sleeping schedules and information from a myriad of sensors from a tracking device. This project also advises the user about the best times to go to bed from calendar integration, reducing the effects of jet-lag where possible. The user will benefit from our project </w:t>
      </w:r>
      <w:proofErr w:type="gramStart"/>
      <w:r w:rsidRPr="00BB6C9B">
        <w:rPr>
          <w:rFonts w:cs="Arial"/>
        </w:rPr>
        <w:t>according to</w:t>
      </w:r>
      <w:proofErr w:type="gramEnd"/>
      <w:r w:rsidRPr="00BB6C9B">
        <w:rPr>
          <w:rFonts w:cs="Arial"/>
        </w:rPr>
        <w:t xml:space="preserve"> the following hypotheses:</w:t>
      </w:r>
    </w:p>
    <w:p w14:paraId="0F3FCC79" w14:textId="77777777" w:rsidR="00BB6C9B" w:rsidRPr="00BB6C9B" w:rsidRDefault="00BB6C9B" w:rsidP="00BB6C9B">
      <w:pPr>
        <w:pStyle w:val="BodyText"/>
        <w:numPr>
          <w:ilvl w:val="0"/>
          <w:numId w:val="16"/>
        </w:numPr>
        <w:rPr>
          <w:rFonts w:cs="Arial"/>
        </w:rPr>
      </w:pPr>
      <w:r w:rsidRPr="00BB6C9B">
        <w:rPr>
          <w:rFonts w:cs="Arial"/>
        </w:rPr>
        <w:t xml:space="preserve">Better sleep quality can be achieved by sleeping in an ideal sleeping </w:t>
      </w:r>
      <w:bookmarkStart w:id="0" w:name="_GoBack"/>
      <w:bookmarkEnd w:id="0"/>
      <w:r w:rsidRPr="00BB6C9B">
        <w:rPr>
          <w:rFonts w:cs="Arial"/>
        </w:rPr>
        <w:t>temperature, thereby preventing situations where the user cannot fall asleep because the environment is too cold or hot.</w:t>
      </w:r>
    </w:p>
    <w:p w14:paraId="1D94073D" w14:textId="77777777" w:rsidR="00BB6C9B" w:rsidRPr="00BB6C9B" w:rsidRDefault="00BB6C9B" w:rsidP="00BB6C9B">
      <w:pPr>
        <w:pStyle w:val="BodyText"/>
        <w:numPr>
          <w:ilvl w:val="0"/>
          <w:numId w:val="16"/>
        </w:numPr>
        <w:rPr>
          <w:rFonts w:cs="Arial"/>
        </w:rPr>
      </w:pPr>
      <w:r w:rsidRPr="00BB6C9B">
        <w:rPr>
          <w:rFonts w:cs="Arial"/>
        </w:rPr>
        <w:t>The feeling of grogginess can be reduced when waking up by setting the alarm to go off when the user is not in deep sleep.</w:t>
      </w:r>
    </w:p>
    <w:p w14:paraId="52E67B5D" w14:textId="11461586" w:rsidR="00BB6C9B" w:rsidRPr="00BB6C9B" w:rsidRDefault="00BB6C9B" w:rsidP="00BB6C9B">
      <w:pPr>
        <w:pStyle w:val="BodyText"/>
        <w:numPr>
          <w:ilvl w:val="0"/>
          <w:numId w:val="16"/>
        </w:numPr>
        <w:rPr>
          <w:rFonts w:cs="Arial"/>
        </w:rPr>
      </w:pPr>
      <w:r w:rsidRPr="00BB6C9B">
        <w:rPr>
          <w:rFonts w:cs="Arial"/>
        </w:rPr>
        <w:t xml:space="preserve">The effects of jet-lag can be minimized by gradually adjusting to the destination time zone by modifying sleeping times, before and during the trip </w:t>
      </w:r>
      <w:r w:rsidRPr="00BB6C9B">
        <w:rPr>
          <w:rFonts w:cs="Arial"/>
        </w:rPr>
        <w:fldChar w:fldCharType="begin"/>
      </w:r>
      <w:r>
        <w:rPr>
          <w:rFonts w:cs="Arial"/>
        </w:rPr>
        <w:instrText xml:space="preserve"> ADDIN ZOTERO_ITEM CSL_CITATION {"citationID":"a1o8fd8n4ma","properties":{"formattedCitation":"[5]","plainCitation":"[5]"},"citationItems":[{"id":110,"uris":["http://zotero.org/users/2475447/items/NSH66NKV"],"uri":["http://zotero.org/users/2475447/items/NSH66NKV"],"itemData":{"id":110,"type":"article-journal","title":"Jet lag: trends and coping strategies","container-title":"The Lancet","page":"1117–1129","volume":"369","issue":"9567","source":"Google Scholar","shortTitle":"Jet lag","author":[{"family":"Waterhouse","given":"Jim"},{"family":"Reilly","given":"Thomas"},{"family":"Atkinson","given":"Greg"},{"family":"Edwards","given":"Ben"}],"issued":{"date-parts":[["2007"]]}}}],"schema":"https://github.com/citation-style-language/schema/raw/master/csl-citation.json"} </w:instrText>
      </w:r>
      <w:r w:rsidRPr="00BB6C9B">
        <w:rPr>
          <w:rFonts w:cs="Arial"/>
        </w:rPr>
        <w:fldChar w:fldCharType="separate"/>
      </w:r>
      <w:r w:rsidRPr="00BB6C9B">
        <w:t>[5]</w:t>
      </w:r>
      <w:r w:rsidRPr="00BB6C9B">
        <w:rPr>
          <w:rFonts w:cs="Arial"/>
        </w:rPr>
        <w:fldChar w:fldCharType="end"/>
      </w:r>
      <w:r w:rsidRPr="00BB6C9B">
        <w:rPr>
          <w:rFonts w:cs="Arial"/>
        </w:rPr>
        <w:t>.</w:t>
      </w:r>
    </w:p>
    <w:p w14:paraId="6F612212" w14:textId="77777777" w:rsidR="00BB6C9B" w:rsidRPr="00BB6C9B" w:rsidRDefault="00BB6C9B" w:rsidP="00A317EB">
      <w:pPr>
        <w:rPr>
          <w:rFonts w:cs="Arial"/>
        </w:rPr>
      </w:pPr>
    </w:p>
    <w:p w14:paraId="466866AA" w14:textId="366D99E1" w:rsidR="008A55B5" w:rsidRDefault="00D04B94" w:rsidP="004A11E7">
      <w:pPr>
        <w:pStyle w:val="Heading1"/>
      </w:pPr>
      <w:bookmarkStart w:id="1" w:name="OLE_LINK44"/>
      <w:bookmarkStart w:id="2" w:name="OLE_LINK45"/>
      <w:r w:rsidRPr="00BB6C9B">
        <w:t>System Design</w:t>
      </w:r>
    </w:p>
    <w:p w14:paraId="25B526A7" w14:textId="37835AFE" w:rsidR="00BB6C9B" w:rsidRDefault="00BB6C9B" w:rsidP="00BB6C9B">
      <w:proofErr w:type="spellStart"/>
      <w:r>
        <w:t>asdfasdf</w:t>
      </w:r>
      <w:proofErr w:type="spellEnd"/>
    </w:p>
    <w:p w14:paraId="0961F0B8" w14:textId="77777777" w:rsidR="00BB6C9B" w:rsidRPr="00BB6C9B" w:rsidRDefault="00BB6C9B" w:rsidP="00BB6C9B"/>
    <w:bookmarkEnd w:id="1"/>
    <w:bookmarkEnd w:id="2"/>
    <w:p w14:paraId="1595880D" w14:textId="1CD9E8B8" w:rsidR="00D04B94" w:rsidRPr="00BB6C9B" w:rsidRDefault="00D04B94" w:rsidP="0033270A">
      <w:pPr>
        <w:pStyle w:val="Heading1"/>
      </w:pPr>
      <w:r w:rsidRPr="00BB6C9B">
        <w:t>Evaluation Criteria</w:t>
      </w:r>
      <w:r w:rsidR="00BB6C9B">
        <w:t xml:space="preserve"> and Setup</w:t>
      </w:r>
    </w:p>
    <w:p w14:paraId="4CC929A7" w14:textId="7ED08F26" w:rsidR="00BB6C9B" w:rsidRDefault="00BB6C9B" w:rsidP="00AB6F87"/>
    <w:p w14:paraId="22109892" w14:textId="5D8DB535" w:rsidR="00BB6C9B" w:rsidRDefault="00BB6C9B" w:rsidP="00BB6C9B">
      <w:pPr>
        <w:pStyle w:val="Heading1"/>
      </w:pPr>
      <w:r>
        <w:t>Results</w:t>
      </w:r>
    </w:p>
    <w:p w14:paraId="206D9131" w14:textId="70B23724" w:rsidR="00BB6C9B" w:rsidRDefault="00BB6C9B" w:rsidP="00BB6C9B"/>
    <w:p w14:paraId="7FFA612D" w14:textId="26B23961" w:rsidR="00BB6C9B" w:rsidRDefault="00BB6C9B" w:rsidP="00BB6C9B">
      <w:pPr>
        <w:pStyle w:val="Heading1"/>
      </w:pPr>
      <w:r>
        <w:t xml:space="preserve">Discussion </w:t>
      </w:r>
    </w:p>
    <w:p w14:paraId="1E4FFB28" w14:textId="77777777" w:rsidR="00BB6C9B" w:rsidRPr="00BB6C9B" w:rsidRDefault="00BB6C9B" w:rsidP="00BB6C9B"/>
    <w:p w14:paraId="032CA7DE" w14:textId="7DB14AF5" w:rsidR="0033270A" w:rsidRPr="00BB6C9B" w:rsidRDefault="0033270A" w:rsidP="0033270A">
      <w:pPr>
        <w:pStyle w:val="Heading1"/>
      </w:pPr>
      <w:r w:rsidRPr="00BB6C9B">
        <w:t>Conclusion</w:t>
      </w:r>
    </w:p>
    <w:p w14:paraId="7BB43BCA" w14:textId="1AB72DA2" w:rsidR="008652B8" w:rsidRPr="00BB6C9B" w:rsidRDefault="00A02E60" w:rsidP="00D941B7">
      <w:r w:rsidRPr="00BB6C9B">
        <w:t xml:space="preserve">In conclusion, this report highlighted the motivation behind in building a system that </w:t>
      </w:r>
      <w:r w:rsidR="00941194" w:rsidRPr="00BB6C9B">
        <w:t>is capable to alter</w:t>
      </w:r>
      <w:r w:rsidRPr="00BB6C9B">
        <w:t xml:space="preserve"> the users thermal sleep </w:t>
      </w:r>
      <w:r w:rsidR="00FD5893" w:rsidRPr="00BB6C9B">
        <w:t>environment</w:t>
      </w:r>
      <w:r w:rsidR="0030395F" w:rsidRPr="00BB6C9B">
        <w:t xml:space="preserve"> </w:t>
      </w:r>
      <w:r w:rsidR="00166629" w:rsidRPr="00BB6C9B">
        <w:t>to</w:t>
      </w:r>
      <w:r w:rsidR="0030395F" w:rsidRPr="00BB6C9B">
        <w:t xml:space="preserve"> </w:t>
      </w:r>
      <w:r w:rsidR="00435147" w:rsidRPr="00BB6C9B">
        <w:t>achieve better sleep quality</w:t>
      </w:r>
      <w:r w:rsidRPr="00BB6C9B">
        <w:t>.  W</w:t>
      </w:r>
      <w:bookmarkStart w:id="3" w:name="OLE_LINK46"/>
      <w:bookmarkStart w:id="4" w:name="OLE_LINK47"/>
      <w:r w:rsidR="00205F2E" w:rsidRPr="00BB6C9B">
        <w:t>e have identified that the thermal environment is a key factor in affecting sleep quality</w:t>
      </w:r>
      <w:r w:rsidR="007D42F6" w:rsidRPr="00BB6C9B">
        <w:t xml:space="preserve">, </w:t>
      </w:r>
      <w:r w:rsidR="00F9785D" w:rsidRPr="00BB6C9B">
        <w:t>this justif</w:t>
      </w:r>
      <w:r w:rsidR="00F6742C" w:rsidRPr="00BB6C9B">
        <w:t xml:space="preserve">ies our rational in controlling this factor </w:t>
      </w:r>
      <w:proofErr w:type="gramStart"/>
      <w:r w:rsidR="00F6742C" w:rsidRPr="00BB6C9B">
        <w:t>in order to</w:t>
      </w:r>
      <w:proofErr w:type="gramEnd"/>
      <w:r w:rsidR="00F6742C" w:rsidRPr="00BB6C9B">
        <w:t xml:space="preserve"> provide better sleep quality to users. </w:t>
      </w:r>
      <w:r w:rsidR="00FB5761" w:rsidRPr="00BB6C9B">
        <w:t xml:space="preserve"> </w:t>
      </w:r>
      <w:r w:rsidR="008D698C" w:rsidRPr="00BB6C9B">
        <w:t xml:space="preserve">We have discussed related works, however to the authors’ knowledge there is no work that has developed a complete system to alter sleeping environments. </w:t>
      </w:r>
      <w:r w:rsidR="001C1AC1" w:rsidRPr="00BB6C9B">
        <w:t xml:space="preserve"> Finally, we have also presented some of our </w:t>
      </w:r>
      <w:proofErr w:type="spellStart"/>
      <w:r w:rsidR="001C1AC1" w:rsidRPr="00BB6C9B">
        <w:t>prelimiarly</w:t>
      </w:r>
      <w:proofErr w:type="spellEnd"/>
      <w:r w:rsidR="001C1AC1" w:rsidRPr="00BB6C9B">
        <w:t xml:space="preserve"> works. </w:t>
      </w:r>
    </w:p>
    <w:p w14:paraId="32601DFF" w14:textId="20AC5717" w:rsidR="008652B8" w:rsidRPr="00BB6C9B" w:rsidRDefault="008652B8" w:rsidP="008652B8">
      <w:pPr>
        <w:pStyle w:val="Heading1"/>
      </w:pPr>
      <w:r w:rsidRPr="00BB6C9B">
        <w:t>References</w:t>
      </w:r>
    </w:p>
    <w:p w14:paraId="7A338B03" w14:textId="77777777" w:rsidR="00BB6C9B" w:rsidRPr="00BB6C9B" w:rsidRDefault="002D5B2F" w:rsidP="00BB6C9B">
      <w:pPr>
        <w:pStyle w:val="Bibliography"/>
        <w:rPr>
          <w:sz w:val="15"/>
        </w:rPr>
      </w:pPr>
      <w:r w:rsidRPr="00BB6C9B">
        <w:rPr>
          <w:rFonts w:eastAsia="MS Mincho" w:cs="Arial"/>
          <w:sz w:val="15"/>
        </w:rPr>
        <w:fldChar w:fldCharType="begin"/>
      </w:r>
      <w:r w:rsidR="00BB6C9B">
        <w:rPr>
          <w:rFonts w:eastAsia="MS Mincho" w:cs="Arial"/>
          <w:sz w:val="15"/>
        </w:rPr>
        <w:instrText xml:space="preserve"> ADDIN ZOTERO_BIBL {"custom":[]} CSL_BIBLIOGRAPHY </w:instrText>
      </w:r>
      <w:r w:rsidRPr="00BB6C9B">
        <w:rPr>
          <w:rFonts w:eastAsia="MS Mincho" w:cs="Arial"/>
          <w:sz w:val="15"/>
        </w:rPr>
        <w:fldChar w:fldCharType="separate"/>
      </w:r>
      <w:r w:rsidR="00BB6C9B" w:rsidRPr="00BB6C9B">
        <w:rPr>
          <w:sz w:val="15"/>
        </w:rPr>
        <w:t>[1]</w:t>
      </w:r>
      <w:r w:rsidR="00BB6C9B" w:rsidRPr="00BB6C9B">
        <w:rPr>
          <w:sz w:val="15"/>
        </w:rPr>
        <w:tab/>
        <w:t xml:space="preserve">U. Team, </w:t>
      </w:r>
      <w:r w:rsidR="00BB6C9B" w:rsidRPr="00BB6C9B">
        <w:rPr>
          <w:i/>
          <w:iCs/>
          <w:sz w:val="15"/>
        </w:rPr>
        <w:t>Sleep as Android Unlock</w:t>
      </w:r>
      <w:r w:rsidR="00BB6C9B" w:rsidRPr="00BB6C9B">
        <w:rPr>
          <w:sz w:val="15"/>
        </w:rPr>
        <w:t>. Urbandroid Team, 2016.</w:t>
      </w:r>
    </w:p>
    <w:p w14:paraId="2668E15C" w14:textId="77777777" w:rsidR="00BB6C9B" w:rsidRPr="00BB6C9B" w:rsidRDefault="00BB6C9B" w:rsidP="00BB6C9B">
      <w:pPr>
        <w:pStyle w:val="Bibliography"/>
        <w:rPr>
          <w:sz w:val="15"/>
        </w:rPr>
      </w:pPr>
      <w:r w:rsidRPr="00BB6C9B">
        <w:rPr>
          <w:sz w:val="15"/>
        </w:rPr>
        <w:t>[2]</w:t>
      </w:r>
      <w:r w:rsidRPr="00BB6C9B">
        <w:rPr>
          <w:sz w:val="15"/>
        </w:rPr>
        <w:tab/>
        <w:t xml:space="preserve">M. M. Ohayon and C. M. Shapiro, ‘Sleep disturbances and psychiatric disorders associated with posttraumatic stress disorder in the general population’, </w:t>
      </w:r>
      <w:r w:rsidRPr="00BB6C9B">
        <w:rPr>
          <w:i/>
          <w:iCs/>
          <w:sz w:val="15"/>
        </w:rPr>
        <w:t>Compr. Psychiatry</w:t>
      </w:r>
      <w:r w:rsidRPr="00BB6C9B">
        <w:rPr>
          <w:sz w:val="15"/>
        </w:rPr>
        <w:t>, vol. 41, no. 6, pp. 469–478, Nov. 2000.</w:t>
      </w:r>
    </w:p>
    <w:p w14:paraId="209A5639" w14:textId="77777777" w:rsidR="00BB6C9B" w:rsidRPr="00BB6C9B" w:rsidRDefault="00BB6C9B" w:rsidP="00BB6C9B">
      <w:pPr>
        <w:pStyle w:val="Bibliography"/>
        <w:rPr>
          <w:sz w:val="15"/>
        </w:rPr>
      </w:pPr>
      <w:r w:rsidRPr="00BB6C9B">
        <w:rPr>
          <w:sz w:val="15"/>
        </w:rPr>
        <w:t>[3]</w:t>
      </w:r>
      <w:r w:rsidRPr="00BB6C9B">
        <w:rPr>
          <w:sz w:val="15"/>
        </w:rPr>
        <w:tab/>
        <w:t>‘S+ by ResMed’. [Online]. Available: https://sleep.mysplus.com/. [Accessed: 01-Feb-2017].</w:t>
      </w:r>
    </w:p>
    <w:p w14:paraId="5BEA8D57" w14:textId="77777777" w:rsidR="00BB6C9B" w:rsidRPr="00BB6C9B" w:rsidRDefault="00BB6C9B" w:rsidP="00BB6C9B">
      <w:pPr>
        <w:pStyle w:val="Bibliography"/>
        <w:rPr>
          <w:sz w:val="15"/>
        </w:rPr>
      </w:pPr>
      <w:r w:rsidRPr="00BB6C9B">
        <w:rPr>
          <w:sz w:val="15"/>
        </w:rPr>
        <w:lastRenderedPageBreak/>
        <w:t>[4]</w:t>
      </w:r>
      <w:r w:rsidRPr="00BB6C9B">
        <w:rPr>
          <w:sz w:val="15"/>
        </w:rPr>
        <w:tab/>
        <w:t>‘Withings’. [Online]. Available: https://www.withings.com/uk/en/products/aura. [Accessed: 01-Feb-2017].</w:t>
      </w:r>
    </w:p>
    <w:p w14:paraId="503D2B21" w14:textId="77777777" w:rsidR="00BB6C9B" w:rsidRPr="00BB6C9B" w:rsidRDefault="00BB6C9B" w:rsidP="00BB6C9B">
      <w:pPr>
        <w:pStyle w:val="Bibliography"/>
        <w:rPr>
          <w:sz w:val="15"/>
        </w:rPr>
      </w:pPr>
      <w:r w:rsidRPr="00BB6C9B">
        <w:rPr>
          <w:sz w:val="15"/>
        </w:rPr>
        <w:t>[5]</w:t>
      </w:r>
      <w:r w:rsidRPr="00BB6C9B">
        <w:rPr>
          <w:sz w:val="15"/>
        </w:rPr>
        <w:tab/>
        <w:t xml:space="preserve">J. Waterhouse, T. Reilly, G. Atkinson, and B. Edwards, ‘Jet lag: trends and coping strategies’, </w:t>
      </w:r>
      <w:r w:rsidRPr="00BB6C9B">
        <w:rPr>
          <w:i/>
          <w:iCs/>
          <w:sz w:val="15"/>
        </w:rPr>
        <w:t>The Lancet</w:t>
      </w:r>
      <w:r w:rsidRPr="00BB6C9B">
        <w:rPr>
          <w:sz w:val="15"/>
        </w:rPr>
        <w:t>, vol. 369, no. 9567, pp. 1117–1129, 2007.</w:t>
      </w:r>
    </w:p>
    <w:p w14:paraId="3946C26E" w14:textId="2C017F94" w:rsidR="00EC6D22" w:rsidRPr="00BB6C9B" w:rsidRDefault="002D5B2F" w:rsidP="00B27B57">
      <w:pPr>
        <w:pStyle w:val="Bibliography"/>
        <w:jc w:val="left"/>
        <w:rPr>
          <w:rFonts w:eastAsia="MS Mincho" w:cs="Arial"/>
        </w:rPr>
      </w:pPr>
      <w:r w:rsidRPr="00BB6C9B">
        <w:rPr>
          <w:rFonts w:eastAsia="MS Mincho" w:cs="Arial"/>
          <w:sz w:val="15"/>
        </w:rPr>
        <w:fldChar w:fldCharType="end"/>
      </w:r>
      <w:bookmarkEnd w:id="3"/>
      <w:bookmarkEnd w:id="4"/>
    </w:p>
    <w:sectPr w:rsidR="00EC6D22" w:rsidRPr="00BB6C9B" w:rsidSect="000358E0">
      <w:footerReference w:type="default" r:id="rId8"/>
      <w:type w:val="continuous"/>
      <w:pgSz w:w="11909" w:h="16834" w:code="9"/>
      <w:pgMar w:top="1077" w:right="731" w:bottom="1077" w:left="731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C1D26E" w14:textId="77777777" w:rsidR="00371229" w:rsidRDefault="00371229" w:rsidP="00796F8E">
      <w:r>
        <w:separator/>
      </w:r>
    </w:p>
  </w:endnote>
  <w:endnote w:type="continuationSeparator" w:id="0">
    <w:p w14:paraId="7A49EEF4" w14:textId="77777777" w:rsidR="00371229" w:rsidRDefault="00371229" w:rsidP="00796F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dobe Garamond Pro">
    <w:panose1 w:val="02020502060506020403"/>
    <w:charset w:val="00"/>
    <w:family w:val="roman"/>
    <w:notTrueType/>
    <w:pitch w:val="variable"/>
    <w:sig w:usb0="00000007" w:usb1="00000001" w:usb2="00000000" w:usb3="00000000" w:csb0="00000093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panose1 w:val="02020500000000000000"/>
    <w:charset w:val="88"/>
    <w:family w:val="auto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147298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9EA16B" w14:textId="6829A8F7" w:rsidR="00F13A88" w:rsidRDefault="00F13A88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22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722967" w14:textId="77777777" w:rsidR="00371229" w:rsidRDefault="00371229" w:rsidP="00796F8E">
      <w:r>
        <w:separator/>
      </w:r>
    </w:p>
  </w:footnote>
  <w:footnote w:type="continuationSeparator" w:id="0">
    <w:p w14:paraId="31F6BCC8" w14:textId="77777777" w:rsidR="00371229" w:rsidRDefault="00371229" w:rsidP="00796F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4" w15:restartNumberingAfterBreak="0">
    <w:nsid w:val="3C4443D3"/>
    <w:multiLevelType w:val="hybridMultilevel"/>
    <w:tmpl w:val="5DB094F0"/>
    <w:lvl w:ilvl="0" w:tplc="08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4189603E"/>
    <w:multiLevelType w:val="multilevel"/>
    <w:tmpl w:val="CDE6AFB6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2629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6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7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9" w15:restartNumberingAfterBreak="0">
    <w:nsid w:val="72E91FEF"/>
    <w:multiLevelType w:val="hybridMultilevel"/>
    <w:tmpl w:val="6C0201E0"/>
    <w:lvl w:ilvl="0" w:tplc="4BB4B034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8" w:hanging="360"/>
      </w:pPr>
    </w:lvl>
    <w:lvl w:ilvl="2" w:tplc="0809001B" w:tentative="1">
      <w:start w:val="1"/>
      <w:numFmt w:val="lowerRoman"/>
      <w:lvlText w:val="%3."/>
      <w:lvlJc w:val="right"/>
      <w:pPr>
        <w:ind w:left="2088" w:hanging="180"/>
      </w:pPr>
    </w:lvl>
    <w:lvl w:ilvl="3" w:tplc="0809000F" w:tentative="1">
      <w:start w:val="1"/>
      <w:numFmt w:val="decimal"/>
      <w:lvlText w:val="%4."/>
      <w:lvlJc w:val="left"/>
      <w:pPr>
        <w:ind w:left="2808" w:hanging="360"/>
      </w:pPr>
    </w:lvl>
    <w:lvl w:ilvl="4" w:tplc="08090019" w:tentative="1">
      <w:start w:val="1"/>
      <w:numFmt w:val="lowerLetter"/>
      <w:lvlText w:val="%5."/>
      <w:lvlJc w:val="left"/>
      <w:pPr>
        <w:ind w:left="3528" w:hanging="360"/>
      </w:pPr>
    </w:lvl>
    <w:lvl w:ilvl="5" w:tplc="0809001B" w:tentative="1">
      <w:start w:val="1"/>
      <w:numFmt w:val="lowerRoman"/>
      <w:lvlText w:val="%6."/>
      <w:lvlJc w:val="right"/>
      <w:pPr>
        <w:ind w:left="4248" w:hanging="180"/>
      </w:pPr>
    </w:lvl>
    <w:lvl w:ilvl="6" w:tplc="0809000F" w:tentative="1">
      <w:start w:val="1"/>
      <w:numFmt w:val="decimal"/>
      <w:lvlText w:val="%7."/>
      <w:lvlJc w:val="left"/>
      <w:pPr>
        <w:ind w:left="4968" w:hanging="360"/>
      </w:pPr>
    </w:lvl>
    <w:lvl w:ilvl="7" w:tplc="08090019" w:tentative="1">
      <w:start w:val="1"/>
      <w:numFmt w:val="lowerLetter"/>
      <w:lvlText w:val="%8."/>
      <w:lvlJc w:val="left"/>
      <w:pPr>
        <w:ind w:left="5688" w:hanging="360"/>
      </w:pPr>
    </w:lvl>
    <w:lvl w:ilvl="8" w:tplc="08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10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5"/>
  </w:num>
  <w:num w:numId="5">
    <w:abstractNumId w:val="5"/>
  </w:num>
  <w:num w:numId="6">
    <w:abstractNumId w:val="5"/>
  </w:num>
  <w:num w:numId="7">
    <w:abstractNumId w:val="5"/>
  </w:num>
  <w:num w:numId="8">
    <w:abstractNumId w:val="6"/>
  </w:num>
  <w:num w:numId="9">
    <w:abstractNumId w:val="8"/>
  </w:num>
  <w:num w:numId="10">
    <w:abstractNumId w:val="3"/>
  </w:num>
  <w:num w:numId="11">
    <w:abstractNumId w:val="0"/>
  </w:num>
  <w:num w:numId="12">
    <w:abstractNumId w:val="10"/>
  </w:num>
  <w:num w:numId="13">
    <w:abstractNumId w:val="5"/>
  </w:num>
  <w:num w:numId="14">
    <w:abstractNumId w:val="4"/>
  </w:num>
  <w:num w:numId="15">
    <w:abstractNumId w:val="5"/>
  </w:num>
  <w:num w:numId="16">
    <w:abstractNumId w:val="9"/>
  </w:num>
  <w:num w:numId="1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embedSystemFonts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59A6"/>
    <w:rsid w:val="00006B2A"/>
    <w:rsid w:val="00015952"/>
    <w:rsid w:val="0001747F"/>
    <w:rsid w:val="00017766"/>
    <w:rsid w:val="000310E7"/>
    <w:rsid w:val="000322DC"/>
    <w:rsid w:val="000358E0"/>
    <w:rsid w:val="0004350E"/>
    <w:rsid w:val="0004390D"/>
    <w:rsid w:val="00047F96"/>
    <w:rsid w:val="00053B8A"/>
    <w:rsid w:val="00055AEF"/>
    <w:rsid w:val="00062087"/>
    <w:rsid w:val="000A27D1"/>
    <w:rsid w:val="000A5B7C"/>
    <w:rsid w:val="000A7C49"/>
    <w:rsid w:val="000B1603"/>
    <w:rsid w:val="000B4641"/>
    <w:rsid w:val="000C390D"/>
    <w:rsid w:val="000D26AA"/>
    <w:rsid w:val="000D3C19"/>
    <w:rsid w:val="000D7116"/>
    <w:rsid w:val="000E0506"/>
    <w:rsid w:val="000E4E6E"/>
    <w:rsid w:val="000F4AFD"/>
    <w:rsid w:val="000F7AB8"/>
    <w:rsid w:val="000F7BA6"/>
    <w:rsid w:val="00100EA9"/>
    <w:rsid w:val="00101874"/>
    <w:rsid w:val="00102AC8"/>
    <w:rsid w:val="00104FC0"/>
    <w:rsid w:val="001057A2"/>
    <w:rsid w:val="0010711E"/>
    <w:rsid w:val="00111881"/>
    <w:rsid w:val="001259C1"/>
    <w:rsid w:val="0012627E"/>
    <w:rsid w:val="00127EDD"/>
    <w:rsid w:val="00136A81"/>
    <w:rsid w:val="0014250B"/>
    <w:rsid w:val="00145CB4"/>
    <w:rsid w:val="00146278"/>
    <w:rsid w:val="00147768"/>
    <w:rsid w:val="00156CD6"/>
    <w:rsid w:val="00160ACD"/>
    <w:rsid w:val="00161285"/>
    <w:rsid w:val="001636BA"/>
    <w:rsid w:val="00166629"/>
    <w:rsid w:val="00171A60"/>
    <w:rsid w:val="00180E53"/>
    <w:rsid w:val="001831EA"/>
    <w:rsid w:val="00184AE6"/>
    <w:rsid w:val="00187B1B"/>
    <w:rsid w:val="00190F29"/>
    <w:rsid w:val="00191D4B"/>
    <w:rsid w:val="001936A2"/>
    <w:rsid w:val="001B26D1"/>
    <w:rsid w:val="001C02CE"/>
    <w:rsid w:val="001C1AC1"/>
    <w:rsid w:val="001C1F9F"/>
    <w:rsid w:val="001C2F99"/>
    <w:rsid w:val="001C3937"/>
    <w:rsid w:val="001C4106"/>
    <w:rsid w:val="001C579E"/>
    <w:rsid w:val="001D1F46"/>
    <w:rsid w:val="001E0162"/>
    <w:rsid w:val="001E0C1B"/>
    <w:rsid w:val="001E42A4"/>
    <w:rsid w:val="00204A9E"/>
    <w:rsid w:val="00205F2E"/>
    <w:rsid w:val="00207DE9"/>
    <w:rsid w:val="00210157"/>
    <w:rsid w:val="00210352"/>
    <w:rsid w:val="0021665C"/>
    <w:rsid w:val="002278D9"/>
    <w:rsid w:val="0024067C"/>
    <w:rsid w:val="00241F37"/>
    <w:rsid w:val="002462EB"/>
    <w:rsid w:val="00253E44"/>
    <w:rsid w:val="00256ED3"/>
    <w:rsid w:val="00257A1A"/>
    <w:rsid w:val="002662B8"/>
    <w:rsid w:val="00271D78"/>
    <w:rsid w:val="00276735"/>
    <w:rsid w:val="002864A3"/>
    <w:rsid w:val="00293FEE"/>
    <w:rsid w:val="002A11DC"/>
    <w:rsid w:val="002A6D00"/>
    <w:rsid w:val="002B3B81"/>
    <w:rsid w:val="002B5946"/>
    <w:rsid w:val="002B66D4"/>
    <w:rsid w:val="002B742A"/>
    <w:rsid w:val="002C55D3"/>
    <w:rsid w:val="002D5B2F"/>
    <w:rsid w:val="002F37FD"/>
    <w:rsid w:val="002F46C7"/>
    <w:rsid w:val="003014CA"/>
    <w:rsid w:val="003034C3"/>
    <w:rsid w:val="0030395F"/>
    <w:rsid w:val="003049E0"/>
    <w:rsid w:val="0031697F"/>
    <w:rsid w:val="00316F59"/>
    <w:rsid w:val="003206C0"/>
    <w:rsid w:val="00322C95"/>
    <w:rsid w:val="0033270A"/>
    <w:rsid w:val="00333774"/>
    <w:rsid w:val="00337554"/>
    <w:rsid w:val="00351B51"/>
    <w:rsid w:val="00352DF6"/>
    <w:rsid w:val="00354822"/>
    <w:rsid w:val="00362CCE"/>
    <w:rsid w:val="00364E16"/>
    <w:rsid w:val="003675AA"/>
    <w:rsid w:val="00371229"/>
    <w:rsid w:val="00371C2A"/>
    <w:rsid w:val="003723A9"/>
    <w:rsid w:val="00376779"/>
    <w:rsid w:val="0038237C"/>
    <w:rsid w:val="003903D2"/>
    <w:rsid w:val="00391C68"/>
    <w:rsid w:val="00394B64"/>
    <w:rsid w:val="003A0273"/>
    <w:rsid w:val="003A45DA"/>
    <w:rsid w:val="003A47B5"/>
    <w:rsid w:val="003A59A6"/>
    <w:rsid w:val="003A6D64"/>
    <w:rsid w:val="003B0223"/>
    <w:rsid w:val="003B2DFD"/>
    <w:rsid w:val="003B45CD"/>
    <w:rsid w:val="003C173D"/>
    <w:rsid w:val="003C28CA"/>
    <w:rsid w:val="003C2CC5"/>
    <w:rsid w:val="003D36B6"/>
    <w:rsid w:val="003D42E6"/>
    <w:rsid w:val="003E3526"/>
    <w:rsid w:val="003F2EE7"/>
    <w:rsid w:val="003F5A48"/>
    <w:rsid w:val="003F5DFC"/>
    <w:rsid w:val="003F63D1"/>
    <w:rsid w:val="00401838"/>
    <w:rsid w:val="00402DC3"/>
    <w:rsid w:val="00404AB4"/>
    <w:rsid w:val="004059FE"/>
    <w:rsid w:val="00407989"/>
    <w:rsid w:val="004130D3"/>
    <w:rsid w:val="00417123"/>
    <w:rsid w:val="004254FE"/>
    <w:rsid w:val="004313E4"/>
    <w:rsid w:val="0043166F"/>
    <w:rsid w:val="00435147"/>
    <w:rsid w:val="00436B80"/>
    <w:rsid w:val="00437A46"/>
    <w:rsid w:val="00441640"/>
    <w:rsid w:val="00441FD2"/>
    <w:rsid w:val="00442DCA"/>
    <w:rsid w:val="00443106"/>
    <w:rsid w:val="004445B3"/>
    <w:rsid w:val="00450093"/>
    <w:rsid w:val="00467984"/>
    <w:rsid w:val="004702CC"/>
    <w:rsid w:val="004754FC"/>
    <w:rsid w:val="004800FA"/>
    <w:rsid w:val="00480D9E"/>
    <w:rsid w:val="00481DB3"/>
    <w:rsid w:val="00484A23"/>
    <w:rsid w:val="00485B47"/>
    <w:rsid w:val="00487DA3"/>
    <w:rsid w:val="0049007E"/>
    <w:rsid w:val="00491AE9"/>
    <w:rsid w:val="0049629C"/>
    <w:rsid w:val="004A11E7"/>
    <w:rsid w:val="004B1F72"/>
    <w:rsid w:val="004B22F9"/>
    <w:rsid w:val="004B4FD6"/>
    <w:rsid w:val="004B6558"/>
    <w:rsid w:val="004E31BC"/>
    <w:rsid w:val="004E3AC9"/>
    <w:rsid w:val="00502FEA"/>
    <w:rsid w:val="00505F53"/>
    <w:rsid w:val="00506935"/>
    <w:rsid w:val="005117DD"/>
    <w:rsid w:val="00513510"/>
    <w:rsid w:val="00515947"/>
    <w:rsid w:val="00516272"/>
    <w:rsid w:val="0051720C"/>
    <w:rsid w:val="005231A5"/>
    <w:rsid w:val="00524E1E"/>
    <w:rsid w:val="005303E3"/>
    <w:rsid w:val="00536AFB"/>
    <w:rsid w:val="00542E3B"/>
    <w:rsid w:val="00546E36"/>
    <w:rsid w:val="00552AE8"/>
    <w:rsid w:val="00555681"/>
    <w:rsid w:val="00556796"/>
    <w:rsid w:val="00556F44"/>
    <w:rsid w:val="00563D45"/>
    <w:rsid w:val="00571EFD"/>
    <w:rsid w:val="0057304C"/>
    <w:rsid w:val="0057403C"/>
    <w:rsid w:val="00584D8D"/>
    <w:rsid w:val="00586CE8"/>
    <w:rsid w:val="00587ACE"/>
    <w:rsid w:val="005918DF"/>
    <w:rsid w:val="00592B36"/>
    <w:rsid w:val="005B520E"/>
    <w:rsid w:val="005B535B"/>
    <w:rsid w:val="005B6136"/>
    <w:rsid w:val="005B66AA"/>
    <w:rsid w:val="005C381C"/>
    <w:rsid w:val="005C5545"/>
    <w:rsid w:val="005C6699"/>
    <w:rsid w:val="005D5C1F"/>
    <w:rsid w:val="005E0CB1"/>
    <w:rsid w:val="005F1F7B"/>
    <w:rsid w:val="005F549C"/>
    <w:rsid w:val="005F69DD"/>
    <w:rsid w:val="0060452A"/>
    <w:rsid w:val="0060764C"/>
    <w:rsid w:val="006108A4"/>
    <w:rsid w:val="00611FDE"/>
    <w:rsid w:val="006216A9"/>
    <w:rsid w:val="006245C9"/>
    <w:rsid w:val="006339BE"/>
    <w:rsid w:val="00635DC6"/>
    <w:rsid w:val="00654AA9"/>
    <w:rsid w:val="00663127"/>
    <w:rsid w:val="006661D0"/>
    <w:rsid w:val="006764FB"/>
    <w:rsid w:val="00676686"/>
    <w:rsid w:val="00676B92"/>
    <w:rsid w:val="00687B27"/>
    <w:rsid w:val="0069420F"/>
    <w:rsid w:val="00696213"/>
    <w:rsid w:val="0069657C"/>
    <w:rsid w:val="006976E4"/>
    <w:rsid w:val="00697728"/>
    <w:rsid w:val="006A0D5A"/>
    <w:rsid w:val="006B3AE3"/>
    <w:rsid w:val="006B6947"/>
    <w:rsid w:val="006C2939"/>
    <w:rsid w:val="006C4648"/>
    <w:rsid w:val="006C75C5"/>
    <w:rsid w:val="006D3080"/>
    <w:rsid w:val="006D58F2"/>
    <w:rsid w:val="006E3577"/>
    <w:rsid w:val="006E35AD"/>
    <w:rsid w:val="006E3A5F"/>
    <w:rsid w:val="006E5854"/>
    <w:rsid w:val="006F378F"/>
    <w:rsid w:val="0070316D"/>
    <w:rsid w:val="00712A7D"/>
    <w:rsid w:val="007176F0"/>
    <w:rsid w:val="0072064C"/>
    <w:rsid w:val="00724316"/>
    <w:rsid w:val="00727A09"/>
    <w:rsid w:val="007317C9"/>
    <w:rsid w:val="007442B3"/>
    <w:rsid w:val="00745024"/>
    <w:rsid w:val="007507C7"/>
    <w:rsid w:val="00750ADB"/>
    <w:rsid w:val="007530B9"/>
    <w:rsid w:val="00753F7B"/>
    <w:rsid w:val="00754AE6"/>
    <w:rsid w:val="00761941"/>
    <w:rsid w:val="0078173C"/>
    <w:rsid w:val="0078398E"/>
    <w:rsid w:val="00785992"/>
    <w:rsid w:val="00787C5A"/>
    <w:rsid w:val="007919DE"/>
    <w:rsid w:val="007923C4"/>
    <w:rsid w:val="00796F8E"/>
    <w:rsid w:val="007A3BCF"/>
    <w:rsid w:val="007B3BE4"/>
    <w:rsid w:val="007B49F8"/>
    <w:rsid w:val="007B50DC"/>
    <w:rsid w:val="007B7F19"/>
    <w:rsid w:val="007C0308"/>
    <w:rsid w:val="007D20CE"/>
    <w:rsid w:val="007D3FBD"/>
    <w:rsid w:val="007D42F6"/>
    <w:rsid w:val="007D6A00"/>
    <w:rsid w:val="007E31E9"/>
    <w:rsid w:val="007E53E4"/>
    <w:rsid w:val="007F353C"/>
    <w:rsid w:val="007F5B39"/>
    <w:rsid w:val="008014D2"/>
    <w:rsid w:val="008054BC"/>
    <w:rsid w:val="008061F9"/>
    <w:rsid w:val="00806CA8"/>
    <w:rsid w:val="0081220C"/>
    <w:rsid w:val="00812F49"/>
    <w:rsid w:val="00814758"/>
    <w:rsid w:val="008161C2"/>
    <w:rsid w:val="008225F5"/>
    <w:rsid w:val="0082623A"/>
    <w:rsid w:val="008266A7"/>
    <w:rsid w:val="00833364"/>
    <w:rsid w:val="00835F7A"/>
    <w:rsid w:val="008363D3"/>
    <w:rsid w:val="008452D8"/>
    <w:rsid w:val="00847F0A"/>
    <w:rsid w:val="00852062"/>
    <w:rsid w:val="00864F17"/>
    <w:rsid w:val="008652B8"/>
    <w:rsid w:val="008653B9"/>
    <w:rsid w:val="008741A1"/>
    <w:rsid w:val="00875CCD"/>
    <w:rsid w:val="00883C20"/>
    <w:rsid w:val="008923B8"/>
    <w:rsid w:val="008968B0"/>
    <w:rsid w:val="008A1209"/>
    <w:rsid w:val="008A2853"/>
    <w:rsid w:val="008A5025"/>
    <w:rsid w:val="008A55B5"/>
    <w:rsid w:val="008A694E"/>
    <w:rsid w:val="008A75C8"/>
    <w:rsid w:val="008B47A2"/>
    <w:rsid w:val="008B4BDA"/>
    <w:rsid w:val="008C510B"/>
    <w:rsid w:val="008C7E49"/>
    <w:rsid w:val="008D5B8E"/>
    <w:rsid w:val="008D698C"/>
    <w:rsid w:val="008F0642"/>
    <w:rsid w:val="008F11FB"/>
    <w:rsid w:val="0092380A"/>
    <w:rsid w:val="00925DAC"/>
    <w:rsid w:val="0093765F"/>
    <w:rsid w:val="00941194"/>
    <w:rsid w:val="00955C8B"/>
    <w:rsid w:val="00962A19"/>
    <w:rsid w:val="0097508D"/>
    <w:rsid w:val="00975EF9"/>
    <w:rsid w:val="00980B83"/>
    <w:rsid w:val="00986501"/>
    <w:rsid w:val="00993480"/>
    <w:rsid w:val="009A48A5"/>
    <w:rsid w:val="009A5A1F"/>
    <w:rsid w:val="009C1D34"/>
    <w:rsid w:val="009D122D"/>
    <w:rsid w:val="009D666F"/>
    <w:rsid w:val="009D6C8E"/>
    <w:rsid w:val="009E32FB"/>
    <w:rsid w:val="009E5368"/>
    <w:rsid w:val="009F0E24"/>
    <w:rsid w:val="009F18B4"/>
    <w:rsid w:val="009F3270"/>
    <w:rsid w:val="00A02E60"/>
    <w:rsid w:val="00A07DAD"/>
    <w:rsid w:val="00A138CD"/>
    <w:rsid w:val="00A234C0"/>
    <w:rsid w:val="00A23674"/>
    <w:rsid w:val="00A308A1"/>
    <w:rsid w:val="00A317EB"/>
    <w:rsid w:val="00A37590"/>
    <w:rsid w:val="00A449F2"/>
    <w:rsid w:val="00A510F7"/>
    <w:rsid w:val="00A554C7"/>
    <w:rsid w:val="00A61A94"/>
    <w:rsid w:val="00A633DF"/>
    <w:rsid w:val="00A63DF7"/>
    <w:rsid w:val="00A64429"/>
    <w:rsid w:val="00A66B9F"/>
    <w:rsid w:val="00A72ABC"/>
    <w:rsid w:val="00A73D5F"/>
    <w:rsid w:val="00A74A9B"/>
    <w:rsid w:val="00A74D22"/>
    <w:rsid w:val="00A756DB"/>
    <w:rsid w:val="00A81A08"/>
    <w:rsid w:val="00A87E58"/>
    <w:rsid w:val="00A926B9"/>
    <w:rsid w:val="00A97794"/>
    <w:rsid w:val="00A97DBB"/>
    <w:rsid w:val="00AA2093"/>
    <w:rsid w:val="00AA3474"/>
    <w:rsid w:val="00AB4B8B"/>
    <w:rsid w:val="00AB6F87"/>
    <w:rsid w:val="00AB75B3"/>
    <w:rsid w:val="00AC6519"/>
    <w:rsid w:val="00AD22FE"/>
    <w:rsid w:val="00AE41E4"/>
    <w:rsid w:val="00AF5413"/>
    <w:rsid w:val="00B11E3A"/>
    <w:rsid w:val="00B1312D"/>
    <w:rsid w:val="00B22DB6"/>
    <w:rsid w:val="00B24860"/>
    <w:rsid w:val="00B258C1"/>
    <w:rsid w:val="00B27B57"/>
    <w:rsid w:val="00B4148E"/>
    <w:rsid w:val="00B51A09"/>
    <w:rsid w:val="00B56225"/>
    <w:rsid w:val="00B62616"/>
    <w:rsid w:val="00B83A9B"/>
    <w:rsid w:val="00B83DE6"/>
    <w:rsid w:val="00B83FD9"/>
    <w:rsid w:val="00B90EAF"/>
    <w:rsid w:val="00BA56F6"/>
    <w:rsid w:val="00BB3603"/>
    <w:rsid w:val="00BB6C9B"/>
    <w:rsid w:val="00BC1873"/>
    <w:rsid w:val="00BD2B6B"/>
    <w:rsid w:val="00BD7A8D"/>
    <w:rsid w:val="00BE1669"/>
    <w:rsid w:val="00BE4B3E"/>
    <w:rsid w:val="00BE7E82"/>
    <w:rsid w:val="00BF46ED"/>
    <w:rsid w:val="00C07E6A"/>
    <w:rsid w:val="00C20DFF"/>
    <w:rsid w:val="00C21D90"/>
    <w:rsid w:val="00C30078"/>
    <w:rsid w:val="00C37E21"/>
    <w:rsid w:val="00C402E4"/>
    <w:rsid w:val="00C40B1D"/>
    <w:rsid w:val="00C45937"/>
    <w:rsid w:val="00C543C0"/>
    <w:rsid w:val="00C555EB"/>
    <w:rsid w:val="00C62D1F"/>
    <w:rsid w:val="00C64AA6"/>
    <w:rsid w:val="00C64CC4"/>
    <w:rsid w:val="00C75FA5"/>
    <w:rsid w:val="00C800C2"/>
    <w:rsid w:val="00C81D28"/>
    <w:rsid w:val="00C86960"/>
    <w:rsid w:val="00C92A42"/>
    <w:rsid w:val="00C94904"/>
    <w:rsid w:val="00CB06D6"/>
    <w:rsid w:val="00CB11CA"/>
    <w:rsid w:val="00CB1404"/>
    <w:rsid w:val="00CB66E6"/>
    <w:rsid w:val="00CC04CD"/>
    <w:rsid w:val="00CC0B34"/>
    <w:rsid w:val="00CC5FCB"/>
    <w:rsid w:val="00CD3187"/>
    <w:rsid w:val="00CD4CF7"/>
    <w:rsid w:val="00CE0782"/>
    <w:rsid w:val="00CE1A33"/>
    <w:rsid w:val="00CE3AB3"/>
    <w:rsid w:val="00CE628D"/>
    <w:rsid w:val="00CF4E91"/>
    <w:rsid w:val="00CF5731"/>
    <w:rsid w:val="00CF74F1"/>
    <w:rsid w:val="00D01C1E"/>
    <w:rsid w:val="00D0264C"/>
    <w:rsid w:val="00D04B94"/>
    <w:rsid w:val="00D14CB9"/>
    <w:rsid w:val="00D308F7"/>
    <w:rsid w:val="00D467CC"/>
    <w:rsid w:val="00D469AF"/>
    <w:rsid w:val="00D46EC8"/>
    <w:rsid w:val="00D575EB"/>
    <w:rsid w:val="00D62448"/>
    <w:rsid w:val="00D63E3C"/>
    <w:rsid w:val="00D660B8"/>
    <w:rsid w:val="00D7443D"/>
    <w:rsid w:val="00D77B6B"/>
    <w:rsid w:val="00D80FE7"/>
    <w:rsid w:val="00D81D49"/>
    <w:rsid w:val="00D9156D"/>
    <w:rsid w:val="00D941B7"/>
    <w:rsid w:val="00D94C1B"/>
    <w:rsid w:val="00DA5870"/>
    <w:rsid w:val="00DA5C89"/>
    <w:rsid w:val="00DA6021"/>
    <w:rsid w:val="00DC27F3"/>
    <w:rsid w:val="00DC3689"/>
    <w:rsid w:val="00DD02A4"/>
    <w:rsid w:val="00DD07F5"/>
    <w:rsid w:val="00DD2E82"/>
    <w:rsid w:val="00DE291E"/>
    <w:rsid w:val="00DE4724"/>
    <w:rsid w:val="00DF06B8"/>
    <w:rsid w:val="00DF3D60"/>
    <w:rsid w:val="00E011FC"/>
    <w:rsid w:val="00E159BE"/>
    <w:rsid w:val="00E21A6C"/>
    <w:rsid w:val="00E227D4"/>
    <w:rsid w:val="00E25331"/>
    <w:rsid w:val="00E25812"/>
    <w:rsid w:val="00E260A9"/>
    <w:rsid w:val="00E41F32"/>
    <w:rsid w:val="00E4278C"/>
    <w:rsid w:val="00E53ED2"/>
    <w:rsid w:val="00E568AB"/>
    <w:rsid w:val="00E5755A"/>
    <w:rsid w:val="00E70092"/>
    <w:rsid w:val="00E7199F"/>
    <w:rsid w:val="00E73DA5"/>
    <w:rsid w:val="00E847C2"/>
    <w:rsid w:val="00E86321"/>
    <w:rsid w:val="00E91219"/>
    <w:rsid w:val="00EA506F"/>
    <w:rsid w:val="00EA546A"/>
    <w:rsid w:val="00EB53EF"/>
    <w:rsid w:val="00EB6D9A"/>
    <w:rsid w:val="00EC1CC3"/>
    <w:rsid w:val="00EC6D22"/>
    <w:rsid w:val="00ED29CD"/>
    <w:rsid w:val="00ED5061"/>
    <w:rsid w:val="00ED62DF"/>
    <w:rsid w:val="00EE1FD7"/>
    <w:rsid w:val="00EE4362"/>
    <w:rsid w:val="00EE69EE"/>
    <w:rsid w:val="00EE6F07"/>
    <w:rsid w:val="00EF18D7"/>
    <w:rsid w:val="00EF1E8A"/>
    <w:rsid w:val="00EF3A1A"/>
    <w:rsid w:val="00EF72E1"/>
    <w:rsid w:val="00F0359B"/>
    <w:rsid w:val="00F06223"/>
    <w:rsid w:val="00F0684D"/>
    <w:rsid w:val="00F13A88"/>
    <w:rsid w:val="00F431E0"/>
    <w:rsid w:val="00F44770"/>
    <w:rsid w:val="00F537D9"/>
    <w:rsid w:val="00F63836"/>
    <w:rsid w:val="00F65146"/>
    <w:rsid w:val="00F6742C"/>
    <w:rsid w:val="00F82B27"/>
    <w:rsid w:val="00F90A72"/>
    <w:rsid w:val="00F918A9"/>
    <w:rsid w:val="00F954E7"/>
    <w:rsid w:val="00F9785D"/>
    <w:rsid w:val="00FA2D3B"/>
    <w:rsid w:val="00FA5DC2"/>
    <w:rsid w:val="00FA5F64"/>
    <w:rsid w:val="00FB4164"/>
    <w:rsid w:val="00FB464F"/>
    <w:rsid w:val="00FB4950"/>
    <w:rsid w:val="00FB5761"/>
    <w:rsid w:val="00FC347F"/>
    <w:rsid w:val="00FD0385"/>
    <w:rsid w:val="00FD161D"/>
    <w:rsid w:val="00FD5893"/>
    <w:rsid w:val="00FE4E0B"/>
    <w:rsid w:val="00FE5F6E"/>
    <w:rsid w:val="00FF0F80"/>
    <w:rsid w:val="00FF43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A1D20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B6C9B"/>
    <w:pPr>
      <w:jc w:val="both"/>
    </w:pPr>
    <w:rPr>
      <w:rFonts w:ascii="Adobe Garamond Pro" w:hAnsi="Adobe Garamond Pro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6C9B"/>
    <w:pPr>
      <w:keepNext/>
      <w:keepLines/>
      <w:numPr>
        <w:numId w:val="4"/>
      </w:numPr>
      <w:tabs>
        <w:tab w:val="left" w:pos="216"/>
      </w:tabs>
      <w:spacing w:before="160" w:after="80"/>
      <w:jc w:val="center"/>
      <w:outlineLvl w:val="0"/>
    </w:pPr>
    <w:rPr>
      <w:rFonts w:eastAsia="MS Mincho" w:cs="Arial"/>
      <w:smallCaps/>
      <w:noProof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3A1A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rFonts w:eastAsia="MS Mincho"/>
      <w:i/>
      <w:iCs/>
      <w:noProof/>
    </w:rPr>
  </w:style>
  <w:style w:type="paragraph" w:styleId="Heading3">
    <w:name w:val="heading 3"/>
    <w:basedOn w:val="Normal"/>
    <w:next w:val="Normal"/>
    <w:link w:val="Heading3Char"/>
    <w:uiPriority w:val="99"/>
    <w:qFormat/>
    <w:rsid w:val="004059FE"/>
    <w:pPr>
      <w:numPr>
        <w:ilvl w:val="2"/>
        <w:numId w:val="6"/>
      </w:numPr>
      <w:spacing w:line="240" w:lineRule="exact"/>
      <w:ind w:firstLine="288"/>
      <w:outlineLvl w:val="2"/>
    </w:pPr>
    <w:rPr>
      <w:rFonts w:eastAsia="MS Mincho"/>
      <w:i/>
      <w:iCs/>
      <w:noProof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9FE"/>
    <w:pPr>
      <w:numPr>
        <w:ilvl w:val="3"/>
        <w:numId w:val="7"/>
      </w:numPr>
      <w:tabs>
        <w:tab w:val="left" w:pos="821"/>
      </w:tabs>
      <w:spacing w:before="40" w:after="40"/>
      <w:ind w:firstLine="504"/>
      <w:outlineLvl w:val="3"/>
    </w:pPr>
    <w:rPr>
      <w:rFonts w:eastAsia="MS Mincho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locked/>
    <w:rsid w:val="00BB6C9B"/>
    <w:rPr>
      <w:rFonts w:ascii="Adobe Garamond Pro" w:eastAsia="MS Mincho" w:hAnsi="Adobe Garamond Pro" w:cs="Arial"/>
      <w:smallCaps/>
      <w:noProof/>
      <w:lang w:val="en-US" w:eastAsia="en-US"/>
    </w:rPr>
  </w:style>
  <w:style w:type="character" w:customStyle="1" w:styleId="Heading2Char">
    <w:name w:val="Heading 2 Char"/>
    <w:link w:val="Heading2"/>
    <w:uiPriority w:val="99"/>
    <w:locked/>
    <w:rsid w:val="00EF3A1A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3Char">
    <w:name w:val="Heading 3 Char"/>
    <w:link w:val="Heading3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4Char">
    <w:name w:val="Heading 4 Char"/>
    <w:link w:val="Heading4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5Char">
    <w:name w:val="Heading 5 Char"/>
    <w:link w:val="Heading5"/>
    <w:uiPriority w:val="9"/>
    <w:semiHidden/>
    <w:locked/>
    <w:rPr>
      <w:rFonts w:cs="Times New Roman"/>
      <w:b/>
      <w:bCs/>
      <w:i/>
      <w:iCs/>
      <w:sz w:val="26"/>
      <w:szCs w:val="26"/>
    </w:rPr>
  </w:style>
  <w:style w:type="paragraph" w:customStyle="1" w:styleId="Abstract">
    <w:name w:val="Abstract"/>
    <w:uiPriority w:val="99"/>
    <w:rsid w:val="0097508D"/>
    <w:pPr>
      <w:spacing w:after="200"/>
      <w:ind w:firstLine="274"/>
      <w:jc w:val="both"/>
    </w:pPr>
    <w:rPr>
      <w:rFonts w:ascii="Times New Roman" w:hAnsi="Times New Roman"/>
      <w:b/>
      <w:bCs/>
      <w:sz w:val="18"/>
      <w:szCs w:val="18"/>
      <w:lang w:val="en-US" w:eastAsia="en-US"/>
    </w:rPr>
  </w:style>
  <w:style w:type="paragraph" w:customStyle="1" w:styleId="Affiliation">
    <w:name w:val="Affiliation"/>
    <w:uiPriority w:val="99"/>
    <w:pPr>
      <w:jc w:val="center"/>
    </w:pPr>
    <w:rPr>
      <w:rFonts w:ascii="Times New Roman" w:hAnsi="Times New Roman"/>
      <w:lang w:val="en-US" w:eastAsia="en-US"/>
    </w:rPr>
  </w:style>
  <w:style w:type="paragraph" w:customStyle="1" w:styleId="Author">
    <w:name w:val="Author"/>
    <w:uiPriority w:val="99"/>
    <w:pPr>
      <w:spacing w:before="360" w:after="40"/>
      <w:jc w:val="center"/>
    </w:pPr>
    <w:rPr>
      <w:rFonts w:ascii="Times New Roman" w:hAnsi="Times New Roman"/>
      <w:noProof/>
      <w:sz w:val="22"/>
      <w:szCs w:val="22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753F7B"/>
    <w:pPr>
      <w:tabs>
        <w:tab w:val="left" w:pos="288"/>
      </w:tabs>
      <w:spacing w:after="120" w:line="228" w:lineRule="auto"/>
      <w:ind w:firstLine="288"/>
    </w:pPr>
    <w:rPr>
      <w:rFonts w:eastAsia="MS Mincho"/>
      <w:spacing w:val="-1"/>
    </w:rPr>
  </w:style>
  <w:style w:type="character" w:customStyle="1" w:styleId="BodyTextChar">
    <w:name w:val="Body Text Char"/>
    <w:link w:val="BodyText"/>
    <w:uiPriority w:val="99"/>
    <w:locked/>
    <w:rsid w:val="00753F7B"/>
    <w:rPr>
      <w:rFonts w:ascii="Times New Roman" w:eastAsia="MS Mincho" w:hAnsi="Times New Roman" w:cs="Times New Roman"/>
      <w:sz w:val="20"/>
      <w:szCs w:val="20"/>
    </w:rPr>
  </w:style>
  <w:style w:type="paragraph" w:customStyle="1" w:styleId="bulletlist">
    <w:name w:val="bullet list"/>
    <w:basedOn w:val="BodyText"/>
    <w:rsid w:val="008054B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uiPriority w:val="99"/>
    <w:rsid w:val="00127ED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3A47B5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footnote">
    <w:name w:val="footnote"/>
    <w:uiPriority w:val="99"/>
    <w:pPr>
      <w:framePr w:hSpace="187" w:vSpace="187" w:wrap="notBeside" w:vAnchor="text" w:hAnchor="page" w:x="6121" w:y="577"/>
      <w:numPr>
        <w:numId w:val="3"/>
      </w:numPr>
      <w:spacing w:after="40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keywords">
    <w:name w:val="key words"/>
    <w:uiPriority w:val="99"/>
    <w:rsid w:val="0097508D"/>
    <w:pPr>
      <w:spacing w:after="120"/>
      <w:ind w:firstLine="274"/>
      <w:jc w:val="both"/>
    </w:pPr>
    <w:rPr>
      <w:rFonts w:ascii="Times New Roman" w:hAnsi="Times New Roman"/>
      <w:b/>
      <w:bCs/>
      <w:i/>
      <w:iCs/>
      <w:noProof/>
      <w:sz w:val="18"/>
      <w:szCs w:val="18"/>
      <w:lang w:val="en-US" w:eastAsia="en-US"/>
    </w:rPr>
  </w:style>
  <w:style w:type="paragraph" w:customStyle="1" w:styleId="papersubtitle">
    <w:name w:val="paper sub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28"/>
      <w:szCs w:val="28"/>
      <w:lang w:val="en-US" w:eastAsia="en-US"/>
    </w:rPr>
  </w:style>
  <w:style w:type="paragraph" w:customStyle="1" w:styleId="papertitle">
    <w:name w:val="paper 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48"/>
      <w:szCs w:val="48"/>
      <w:lang w:val="en-US" w:eastAsia="en-US"/>
    </w:rPr>
  </w:style>
  <w:style w:type="paragraph" w:customStyle="1" w:styleId="references">
    <w:name w:val="references"/>
    <w:uiPriority w:val="99"/>
    <w:rsid w:val="004445B3"/>
    <w:pPr>
      <w:numPr>
        <w:numId w:val="8"/>
      </w:numPr>
      <w:spacing w:after="50" w:line="180" w:lineRule="exact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tablecolhead">
    <w:name w:val="table col head"/>
    <w:basedOn w:val="Normal"/>
    <w:uiPriority w:val="99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uiPriority w:val="99"/>
    <w:rPr>
      <w:i/>
      <w:iCs/>
      <w:sz w:val="15"/>
      <w:szCs w:val="15"/>
    </w:rPr>
  </w:style>
  <w:style w:type="paragraph" w:customStyle="1" w:styleId="tablecopy">
    <w:name w:val="table copy"/>
    <w:uiPriority w:val="99"/>
    <w:pPr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tablefootnote">
    <w:name w:val="table footnote"/>
    <w:uiPriority w:val="99"/>
    <w:rsid w:val="00CB66E6"/>
    <w:pPr>
      <w:numPr>
        <w:numId w:val="12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/>
      <w:sz w:val="12"/>
      <w:szCs w:val="12"/>
      <w:lang w:val="en-US" w:eastAsia="en-US"/>
    </w:rPr>
  </w:style>
  <w:style w:type="paragraph" w:customStyle="1" w:styleId="tablehead">
    <w:name w:val="table head"/>
    <w:uiPriority w:val="99"/>
    <w:pPr>
      <w:numPr>
        <w:numId w:val="9"/>
      </w:numPr>
      <w:spacing w:before="240" w:after="120" w:line="216" w:lineRule="auto"/>
      <w:jc w:val="center"/>
    </w:pPr>
    <w:rPr>
      <w:rFonts w:ascii="Times New Roman" w:hAnsi="Times New Roman"/>
      <w:smallCaps/>
      <w:noProof/>
      <w:sz w:val="16"/>
      <w:szCs w:val="16"/>
      <w:lang w:val="en-US" w:eastAsia="en-US"/>
    </w:rPr>
  </w:style>
  <w:style w:type="table" w:styleId="TableGrid">
    <w:name w:val="Table Grid"/>
    <w:basedOn w:val="TableNormal"/>
    <w:uiPriority w:val="59"/>
    <w:rsid w:val="008F11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E21A6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E21A6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6F8E"/>
    <w:rPr>
      <w:rFonts w:ascii="Times New Roman" w:hAnsi="Times New Roman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F8E"/>
    <w:rPr>
      <w:rFonts w:ascii="Times New Roman" w:hAnsi="Times New Roman"/>
      <w:lang w:val="en-US" w:eastAsia="en-US"/>
    </w:rPr>
  </w:style>
  <w:style w:type="table" w:customStyle="1" w:styleId="GridTable1Light1">
    <w:name w:val="Grid Table 1 Light1"/>
    <w:basedOn w:val="TableNormal"/>
    <w:uiPriority w:val="46"/>
    <w:rsid w:val="00436B80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c11">
    <w:name w:val="sc11"/>
    <w:basedOn w:val="DefaultParagraphFont"/>
    <w:rsid w:val="0012627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01">
    <w:name w:val="sc101"/>
    <w:basedOn w:val="DefaultParagraphFont"/>
    <w:rsid w:val="0012627E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8173C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E3577"/>
    <w:pPr>
      <w:tabs>
        <w:tab w:val="left" w:pos="384"/>
      </w:tabs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CD4CF7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apple-converted-space">
    <w:name w:val="apple-converted-space"/>
    <w:basedOn w:val="DefaultParagraphFont"/>
    <w:rsid w:val="008923B8"/>
  </w:style>
  <w:style w:type="character" w:customStyle="1" w:styleId="ref-journal">
    <w:name w:val="ref-journal"/>
    <w:basedOn w:val="DefaultParagraphFont"/>
    <w:rsid w:val="008923B8"/>
  </w:style>
  <w:style w:type="character" w:customStyle="1" w:styleId="ref-vol">
    <w:name w:val="ref-vol"/>
    <w:basedOn w:val="DefaultParagraphFont"/>
    <w:rsid w:val="008923B8"/>
  </w:style>
  <w:style w:type="paragraph" w:styleId="BalloonText">
    <w:name w:val="Balloon Text"/>
    <w:basedOn w:val="Normal"/>
    <w:link w:val="BalloonTextChar"/>
    <w:uiPriority w:val="99"/>
    <w:semiHidden/>
    <w:unhideWhenUsed/>
    <w:rsid w:val="00E5755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755A"/>
    <w:rPr>
      <w:rFonts w:ascii="Lucida Grande" w:hAnsi="Lucida Grande" w:cs="Lucida Grande"/>
      <w:sz w:val="18"/>
      <w:szCs w:val="18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E536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28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1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16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1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3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08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84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56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94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3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54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1F4079C-2B5E-487D-97CF-88850B500207}">
  <we:reference id="wa102925879" version="1.2.0.0" store="en-GB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Pet08</b:Tag>
    <b:SourceType>DocumentFromInternetSite</b:SourceType>
    <b:Guid>{6FC29CAE-286A-4324-8677-526763DC9D9E}</b:Guid>
    <b:Title>EE3_DSD</b:Title>
    <b:Year>2008</b:Year>
    <b:Month>1</b:Month>
    <b:Day>24</b:Day>
    <b:YearAccessed>2016</b:YearAccessed>
    <b:MonthAccessed>2</b:MonthAccessed>
    <b:DayAccessed>1</b:DayAccessed>
    <b:URL>http://www.ee.ic.ac.uk/pcheung/teaching/ee3_DSD/Topic%205%20-%20Function%20Evaluation.pdf</b:URL>
    <b:Author>
      <b:Author>
        <b:NameList>
          <b:Person>
            <b:Last>Cheung</b:Last>
            <b:First>Peter</b:First>
          </b:Person>
        </b:NameList>
      </b:Author>
    </b:Author>
    <b:RefOrder>2</b:RefOrder>
  </b:Source>
  <b:Source>
    <b:Tag>Ros16</b:Tag>
    <b:SourceType>InternetSite</b:SourceType>
    <b:Guid>{33C8B5AA-D408-4F17-8199-D908735E2CBB}</b:Guid>
    <b:Title>Ross Bencina</b:Title>
    <b:YearAccessed>2016</b:YearAccessed>
    <b:MonthAccessed>2</b:MonthAccessed>
    <b:DayAccessed>1</b:DayAccessed>
    <b:URL>http://www.rossbencina.com/code/sinusoids</b:URL>
    <b:Author>
      <b:Author>
        <b:NameList>
          <b:Person>
            <b:Last>Bencina</b:Last>
            <b:First>Ross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12581D4-8337-42C9-BF74-0F8D45063C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</TotalTime>
  <Pages>2</Pages>
  <Words>1388</Words>
  <Characters>7913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9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Jeremy Chan</cp:lastModifiedBy>
  <cp:revision>64</cp:revision>
  <cp:lastPrinted>2016-02-04T17:59:00Z</cp:lastPrinted>
  <dcterms:created xsi:type="dcterms:W3CDTF">2017-02-02T21:12:00Z</dcterms:created>
  <dcterms:modified xsi:type="dcterms:W3CDTF">2017-03-19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y552pXY3"/&gt;&lt;style id="http://www.zotero.org/styles/ieee" locale="en-GB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